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DEA0D50" w14:textId="391930EA" w:rsidR="00233755" w:rsidRPr="00233755" w:rsidRDefault="00233755" w:rsidP="00233755">
      <w:pPr>
        <w:spacing w:afterLines="100" w:after="240" w:line="240" w:lineRule="auto"/>
        <w:jc w:val="center"/>
        <w:rPr>
          <w:rFonts w:ascii="Times New Roman" w:hAnsi="Times New Roman" w:cs="Times New Roman"/>
          <w:b/>
          <w:sz w:val="28"/>
          <w:szCs w:val="24"/>
          <w:u w:val="single"/>
        </w:rPr>
      </w:pPr>
      <w:bookmarkStart w:id="0" w:name="_GoBack"/>
      <w:bookmarkEnd w:id="0"/>
      <w:r w:rsidRPr="00233755">
        <w:rPr>
          <w:rFonts w:ascii="Times New Roman" w:hAnsi="Times New Roman" w:cs="Times New Roman"/>
          <w:b/>
          <w:sz w:val="28"/>
          <w:szCs w:val="24"/>
          <w:u w:val="single"/>
        </w:rPr>
        <w:t>Supplementary data</w:t>
      </w:r>
    </w:p>
    <w:p w14:paraId="320644F6" w14:textId="77777777" w:rsidR="003738DC" w:rsidRPr="006074D0" w:rsidRDefault="003738DC" w:rsidP="003738DC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4"/>
        </w:rPr>
      </w:pPr>
      <w:r w:rsidRPr="006074D0">
        <w:rPr>
          <w:rFonts w:ascii="Times New Roman" w:hAnsi="Times New Roman" w:cs="Times New Roman"/>
          <w:b/>
          <w:sz w:val="28"/>
          <w:szCs w:val="24"/>
        </w:rPr>
        <w:t xml:space="preserve">Occurrence </w:t>
      </w:r>
      <w:r>
        <w:rPr>
          <w:rFonts w:ascii="Times New Roman" w:hAnsi="Times New Roman" w:cs="Times New Roman"/>
          <w:b/>
          <w:sz w:val="28"/>
          <w:szCs w:val="24"/>
        </w:rPr>
        <w:t>o</w:t>
      </w:r>
      <w:r w:rsidRPr="006074D0">
        <w:rPr>
          <w:rFonts w:ascii="Times New Roman" w:hAnsi="Times New Roman" w:cs="Times New Roman"/>
          <w:b/>
          <w:sz w:val="28"/>
          <w:szCs w:val="24"/>
        </w:rPr>
        <w:t xml:space="preserve">f Contaminants </w:t>
      </w:r>
      <w:r>
        <w:rPr>
          <w:rFonts w:ascii="Times New Roman" w:hAnsi="Times New Roman" w:cs="Times New Roman"/>
          <w:b/>
          <w:sz w:val="28"/>
          <w:szCs w:val="24"/>
        </w:rPr>
        <w:t>i</w:t>
      </w:r>
      <w:r w:rsidRPr="006074D0">
        <w:rPr>
          <w:rFonts w:ascii="Times New Roman" w:hAnsi="Times New Roman" w:cs="Times New Roman"/>
          <w:b/>
          <w:sz w:val="28"/>
          <w:szCs w:val="24"/>
        </w:rPr>
        <w:t xml:space="preserve">n Drinking Water </w:t>
      </w:r>
      <w:r>
        <w:rPr>
          <w:rFonts w:ascii="Times New Roman" w:hAnsi="Times New Roman" w:cs="Times New Roman"/>
          <w:b/>
          <w:sz w:val="28"/>
          <w:szCs w:val="24"/>
        </w:rPr>
        <w:t>Sources a</w:t>
      </w:r>
      <w:r w:rsidRPr="006074D0">
        <w:rPr>
          <w:rFonts w:ascii="Times New Roman" w:hAnsi="Times New Roman" w:cs="Times New Roman"/>
          <w:b/>
          <w:sz w:val="28"/>
          <w:szCs w:val="24"/>
        </w:rPr>
        <w:t xml:space="preserve">nd </w:t>
      </w:r>
      <w:r>
        <w:rPr>
          <w:rFonts w:ascii="Times New Roman" w:hAnsi="Times New Roman" w:cs="Times New Roman"/>
          <w:b/>
          <w:sz w:val="28"/>
          <w:szCs w:val="24"/>
        </w:rPr>
        <w:t>t</w:t>
      </w:r>
      <w:r w:rsidRPr="006074D0">
        <w:rPr>
          <w:rFonts w:ascii="Times New Roman" w:hAnsi="Times New Roman" w:cs="Times New Roman"/>
          <w:b/>
          <w:sz w:val="28"/>
          <w:szCs w:val="24"/>
        </w:rPr>
        <w:t xml:space="preserve">he Potential </w:t>
      </w:r>
      <w:r>
        <w:rPr>
          <w:rFonts w:ascii="Times New Roman" w:hAnsi="Times New Roman" w:cs="Times New Roman"/>
          <w:b/>
          <w:sz w:val="28"/>
          <w:szCs w:val="24"/>
        </w:rPr>
        <w:t>o</w:t>
      </w:r>
      <w:r w:rsidRPr="006074D0">
        <w:rPr>
          <w:rFonts w:ascii="Times New Roman" w:hAnsi="Times New Roman" w:cs="Times New Roman"/>
          <w:b/>
          <w:sz w:val="28"/>
          <w:szCs w:val="24"/>
        </w:rPr>
        <w:t xml:space="preserve">f Biochar </w:t>
      </w:r>
      <w:r>
        <w:rPr>
          <w:rFonts w:ascii="Times New Roman" w:hAnsi="Times New Roman" w:cs="Times New Roman"/>
          <w:b/>
          <w:sz w:val="28"/>
          <w:szCs w:val="24"/>
        </w:rPr>
        <w:t>f</w:t>
      </w:r>
      <w:r w:rsidRPr="006074D0">
        <w:rPr>
          <w:rFonts w:ascii="Times New Roman" w:hAnsi="Times New Roman" w:cs="Times New Roman"/>
          <w:b/>
          <w:sz w:val="28"/>
          <w:szCs w:val="24"/>
        </w:rPr>
        <w:t>or Water Quality Improvement: A Review</w:t>
      </w:r>
      <w:r>
        <w:rPr>
          <w:rFonts w:ascii="Times New Roman" w:hAnsi="Times New Roman" w:cs="Times New Roman"/>
          <w:b/>
          <w:sz w:val="28"/>
          <w:szCs w:val="24"/>
        </w:rPr>
        <w:t xml:space="preserve"> </w:t>
      </w:r>
    </w:p>
    <w:p w14:paraId="59B006C7" w14:textId="77777777" w:rsidR="003738DC" w:rsidRDefault="003738DC" w:rsidP="003738DC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7DF53E60" w14:textId="6AA511FD" w:rsidR="003738DC" w:rsidRDefault="003738DC" w:rsidP="003738DC">
      <w:pPr>
        <w:spacing w:after="0" w:line="360" w:lineRule="auto"/>
        <w:rPr>
          <w:rFonts w:ascii="Times New Roman" w:hAnsi="Times New Roman" w:cs="Times New Roman"/>
          <w:sz w:val="24"/>
          <w:szCs w:val="24"/>
          <w:vertAlign w:val="superscript"/>
        </w:rPr>
      </w:pPr>
      <w:r w:rsidRPr="00521702">
        <w:rPr>
          <w:rFonts w:ascii="Times New Roman" w:hAnsi="Times New Roman" w:cs="Times New Roman"/>
          <w:sz w:val="24"/>
          <w:szCs w:val="24"/>
        </w:rPr>
        <w:t>Kumuduni Niroshika Palansooriya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 w:rsidRPr="00521702">
        <w:rPr>
          <w:rFonts w:ascii="Times New Roman" w:hAnsi="Times New Roman" w:cs="Times New Roman"/>
          <w:sz w:val="24"/>
          <w:szCs w:val="24"/>
        </w:rPr>
        <w:t>, Yi Yang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r w:rsidRPr="00521702">
        <w:rPr>
          <w:rFonts w:ascii="Times New Roman" w:hAnsi="Times New Roman" w:cs="Times New Roman"/>
          <w:sz w:val="24"/>
          <w:szCs w:val="24"/>
        </w:rPr>
        <w:t>, Yiu Fai Tsang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8B26BF">
        <w:rPr>
          <w:rFonts w:ascii="Times New Roman" w:hAnsi="Times New Roman" w:cs="Times New Roman"/>
          <w:sz w:val="24"/>
          <w:szCs w:val="24"/>
        </w:rPr>
        <w:t>Bino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8B26BF">
        <w:rPr>
          <w:rFonts w:ascii="Times New Roman" w:hAnsi="Times New Roman" w:cs="Times New Roman"/>
          <w:sz w:val="24"/>
          <w:szCs w:val="24"/>
        </w:rPr>
        <w:t>Sarkar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c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9A62AC">
        <w:rPr>
          <w:rFonts w:ascii="Times New Roman" w:hAnsi="Times New Roman" w:cs="Times New Roman"/>
          <w:sz w:val="24"/>
          <w:szCs w:val="24"/>
        </w:rPr>
        <w:t xml:space="preserve"> </w:t>
      </w:r>
      <w:r w:rsidRPr="006037B7">
        <w:rPr>
          <w:rFonts w:ascii="Times New Roman" w:hAnsi="Times New Roman" w:cs="Times New Roman"/>
          <w:sz w:val="24"/>
          <w:szCs w:val="24"/>
        </w:rPr>
        <w:t>Deyi Hou</w:t>
      </w:r>
      <w:r>
        <w:rPr>
          <w:rFonts w:ascii="Times New Roman" w:hAnsi="Times New Roman" w:cs="Times New Roman"/>
          <w:sz w:val="24"/>
          <w:szCs w:val="24"/>
          <w:vertAlign w:val="superscript"/>
          <w:lang w:eastAsia="ko-KR"/>
        </w:rPr>
        <w:t>d</w:t>
      </w:r>
      <w:r w:rsidRPr="006037B7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1227E">
        <w:rPr>
          <w:rFonts w:ascii="Times New Roman" w:hAnsi="Times New Roman" w:cs="Times New Roman"/>
          <w:sz w:val="24"/>
          <w:szCs w:val="24"/>
        </w:rPr>
        <w:t>Xinde Cao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e,f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41227E">
        <w:rPr>
          <w:rFonts w:ascii="Times New Roman" w:hAnsi="Times New Roman" w:cs="Times New Roman"/>
          <w:sz w:val="24"/>
          <w:szCs w:val="24"/>
        </w:rPr>
        <w:t xml:space="preserve"> </w:t>
      </w:r>
      <w:r w:rsidRPr="00FA1228">
        <w:rPr>
          <w:rFonts w:ascii="Times New Roman" w:hAnsi="Times New Roman" w:cs="Times New Roman"/>
          <w:sz w:val="24"/>
          <w:szCs w:val="24"/>
        </w:rPr>
        <w:t>Erik Meers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g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bookmarkStart w:id="1" w:name="_Hlk532044669"/>
      <w:r w:rsidRPr="00A37ECA">
        <w:rPr>
          <w:rFonts w:ascii="Times New Roman" w:hAnsi="Times New Roman" w:cs="Times New Roman"/>
          <w:sz w:val="24"/>
          <w:szCs w:val="24"/>
        </w:rPr>
        <w:t>Jörg Rinklebe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h,i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FA1228">
        <w:rPr>
          <w:rFonts w:ascii="Times New Roman" w:hAnsi="Times New Roman" w:cs="Times New Roman" w:hint="eastAsia"/>
          <w:sz w:val="24"/>
          <w:szCs w:val="24"/>
          <w:lang w:eastAsia="ko-KR"/>
        </w:rPr>
        <w:t>Ki</w:t>
      </w:r>
      <w:r>
        <w:rPr>
          <w:rFonts w:ascii="Times New Roman" w:hAnsi="Times New Roman" w:cs="Times New Roman" w:hint="eastAsia"/>
          <w:sz w:val="24"/>
          <w:szCs w:val="24"/>
          <w:lang w:eastAsia="ko-KR"/>
        </w:rPr>
        <w:t>-</w:t>
      </w:r>
      <w:r>
        <w:rPr>
          <w:rFonts w:ascii="Times New Roman" w:hAnsi="Times New Roman" w:cs="Times New Roman"/>
          <w:sz w:val="24"/>
          <w:szCs w:val="24"/>
          <w:lang w:eastAsia="ko-KR"/>
        </w:rPr>
        <w:t>Hyun Kim</w:t>
      </w:r>
      <w:r>
        <w:rPr>
          <w:rFonts w:ascii="Times New Roman" w:hAnsi="Times New Roman" w:cs="Times New Roman"/>
          <w:sz w:val="24"/>
          <w:szCs w:val="24"/>
          <w:vertAlign w:val="superscript"/>
          <w:lang w:eastAsia="ko-KR"/>
        </w:rPr>
        <w:t>j</w:t>
      </w:r>
      <w:r w:rsidRPr="00521702">
        <w:rPr>
          <w:rFonts w:ascii="Times New Roman" w:hAnsi="Times New Roman" w:cs="Times New Roman"/>
          <w:sz w:val="24"/>
          <w:szCs w:val="24"/>
          <w:vertAlign w:val="superscript"/>
        </w:rPr>
        <w:t>,*</w:t>
      </w:r>
      <w:r>
        <w:rPr>
          <w:rFonts w:ascii="Times New Roman" w:hAnsi="Times New Roman" w:cs="Times New Roman" w:hint="eastAsia"/>
          <w:sz w:val="24"/>
          <w:szCs w:val="24"/>
          <w:vertAlign w:val="superscript"/>
          <w:lang w:eastAsia="ko-KR"/>
        </w:rPr>
        <w:t>*</w:t>
      </w:r>
      <w:r>
        <w:rPr>
          <w:rFonts w:ascii="Times New Roman" w:hAnsi="Times New Roman" w:cs="Times New Roman"/>
          <w:sz w:val="24"/>
          <w:szCs w:val="24"/>
          <w:lang w:eastAsia="ko-KR"/>
        </w:rPr>
        <w:t xml:space="preserve">, </w:t>
      </w:r>
      <w:bookmarkEnd w:id="1"/>
      <w:r w:rsidRPr="00521702">
        <w:rPr>
          <w:rFonts w:ascii="Times New Roman" w:hAnsi="Times New Roman" w:cs="Times New Roman"/>
          <w:sz w:val="24"/>
          <w:szCs w:val="24"/>
        </w:rPr>
        <w:t>Yong Sik Ok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 w:rsidRPr="00521702">
        <w:rPr>
          <w:rFonts w:ascii="Times New Roman" w:hAnsi="Times New Roman" w:cs="Times New Roman"/>
          <w:sz w:val="24"/>
          <w:szCs w:val="24"/>
          <w:vertAlign w:val="superscript"/>
        </w:rPr>
        <w:t>,*</w:t>
      </w:r>
    </w:p>
    <w:p w14:paraId="4466DA8B" w14:textId="77777777" w:rsidR="003738DC" w:rsidRDefault="003738DC" w:rsidP="003738DC">
      <w:pPr>
        <w:spacing w:after="0" w:line="360" w:lineRule="auto"/>
        <w:rPr>
          <w:rFonts w:ascii="Times New Roman" w:eastAsia="DengXi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  <w:vertAlign w:val="superscript"/>
        </w:rPr>
        <w:t>a</w:t>
      </w:r>
      <w:r w:rsidRPr="00521702">
        <w:rPr>
          <w:rFonts w:ascii="Times New Roman" w:eastAsia="Times New Roman" w:hAnsi="Times New Roman" w:cs="Times New Roman"/>
          <w:sz w:val="24"/>
          <w:szCs w:val="24"/>
          <w:vertAlign w:val="superscript"/>
        </w:rPr>
        <w:t xml:space="preserve"> </w:t>
      </w:r>
      <w:r w:rsidRPr="00B72E4C">
        <w:rPr>
          <w:rFonts w:ascii="Times New Roman" w:eastAsia="Malgun Gothic" w:hAnsi="Times New Roman" w:cs="Times New Roman"/>
          <w:i/>
          <w:sz w:val="24"/>
          <w:szCs w:val="24"/>
        </w:rPr>
        <w:t>Korea Biochar Research Center, O-Jeong Eco-Resilience Institute (OJERI), Division of Environmental Science and Ecological Engineering, Korea University, Seoul</w:t>
      </w:r>
      <w:r>
        <w:rPr>
          <w:rFonts w:ascii="Times New Roman" w:eastAsia="Malgun Gothic" w:hAnsi="Times New Roman" w:cs="Times New Roman"/>
          <w:i/>
          <w:sz w:val="24"/>
          <w:szCs w:val="24"/>
        </w:rPr>
        <w:t xml:space="preserve"> </w:t>
      </w:r>
      <w:r w:rsidRPr="001225F6">
        <w:rPr>
          <w:rFonts w:ascii="Times New Roman" w:eastAsia="Malgun Gothic" w:hAnsi="Times New Roman" w:cs="Times New Roman"/>
          <w:i/>
          <w:sz w:val="24"/>
          <w:szCs w:val="24"/>
        </w:rPr>
        <w:t>0284</w:t>
      </w:r>
      <w:r>
        <w:rPr>
          <w:rFonts w:ascii="Times New Roman" w:eastAsia="Malgun Gothic" w:hAnsi="Times New Roman" w:cs="Times New Roman"/>
          <w:i/>
          <w:sz w:val="24"/>
          <w:szCs w:val="24"/>
        </w:rPr>
        <w:t>1</w:t>
      </w:r>
      <w:r w:rsidRPr="00B72E4C">
        <w:rPr>
          <w:rFonts w:ascii="Times New Roman" w:eastAsia="Malgun Gothic" w:hAnsi="Times New Roman" w:cs="Times New Roman"/>
          <w:i/>
          <w:sz w:val="24"/>
          <w:szCs w:val="24"/>
        </w:rPr>
        <w:t>, Republic of Korea</w:t>
      </w:r>
    </w:p>
    <w:p w14:paraId="38DACF1A" w14:textId="77777777" w:rsidR="003738DC" w:rsidRPr="00521702" w:rsidRDefault="003738DC" w:rsidP="003738DC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  <w:vertAlign w:val="superscript"/>
        </w:rPr>
        <w:t>b</w:t>
      </w:r>
      <w:r w:rsidRPr="00521702">
        <w:rPr>
          <w:rFonts w:ascii="Times New Roman" w:eastAsia="Times New Roman" w:hAnsi="Times New Roman" w:cs="Times New Roman"/>
          <w:sz w:val="24"/>
          <w:szCs w:val="24"/>
          <w:vertAlign w:val="superscript"/>
        </w:rPr>
        <w:t xml:space="preserve"> </w:t>
      </w:r>
      <w:r w:rsidRPr="004F168F">
        <w:rPr>
          <w:rFonts w:ascii="Times New Roman" w:hAnsi="Times New Roman" w:cs="Times New Roman"/>
          <w:i/>
          <w:sz w:val="24"/>
          <w:szCs w:val="24"/>
        </w:rPr>
        <w:t>Department of Science and Environmental Studies, The Education University of Hong Kong, Tai Po, New Territories, Hong Kong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</w:p>
    <w:p w14:paraId="3D47F2A9" w14:textId="77777777" w:rsidR="003738DC" w:rsidRPr="008B26BF" w:rsidRDefault="003738DC" w:rsidP="003738DC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 xml:space="preserve">c </w:t>
      </w:r>
      <w:r w:rsidRPr="004F168F">
        <w:rPr>
          <w:rFonts w:ascii="Times New Roman" w:hAnsi="Times New Roman" w:cs="Times New Roman"/>
          <w:i/>
          <w:sz w:val="24"/>
          <w:szCs w:val="24"/>
        </w:rPr>
        <w:t>Department of Animal and Plant Sciences, The University of Sheffield, Sheffield, S10 2TN, UK</w:t>
      </w:r>
    </w:p>
    <w:p w14:paraId="0C350B8C" w14:textId="77777777" w:rsidR="003738DC" w:rsidRDefault="003738DC" w:rsidP="003738DC">
      <w:pPr>
        <w:spacing w:after="0" w:line="360" w:lineRule="auto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 xml:space="preserve">d </w:t>
      </w:r>
      <w:r>
        <w:rPr>
          <w:rFonts w:ascii="Times New Roman" w:hAnsi="Times New Roman" w:cs="Times New Roman"/>
          <w:i/>
          <w:sz w:val="24"/>
          <w:szCs w:val="24"/>
        </w:rPr>
        <w:t>School of Environment, Tsinghua University, 1 Qinghuayuan, Beijing, China</w:t>
      </w:r>
    </w:p>
    <w:p w14:paraId="6A08BEA4" w14:textId="77777777" w:rsidR="003738DC" w:rsidRDefault="003738DC" w:rsidP="003738DC">
      <w:pPr>
        <w:spacing w:after="0" w:line="360" w:lineRule="auto"/>
        <w:rPr>
          <w:rFonts w:ascii="Times New Roman" w:eastAsia="DengXian" w:hAnsi="Times New Roman" w:cs="Times New Roman"/>
          <w:i/>
          <w:sz w:val="24"/>
          <w:szCs w:val="24"/>
        </w:rPr>
      </w:pPr>
      <w:r>
        <w:rPr>
          <w:rFonts w:ascii="Times New Roman" w:eastAsia="DengXian" w:hAnsi="Times New Roman" w:cs="Times New Roman"/>
          <w:sz w:val="24"/>
          <w:szCs w:val="24"/>
          <w:vertAlign w:val="superscript"/>
        </w:rPr>
        <w:t xml:space="preserve">e </w:t>
      </w:r>
      <w:r w:rsidRPr="009007ED">
        <w:rPr>
          <w:rFonts w:ascii="Times New Roman" w:eastAsia="DengXian" w:hAnsi="Times New Roman" w:cs="Times New Roman"/>
          <w:i/>
          <w:sz w:val="24"/>
          <w:szCs w:val="24"/>
        </w:rPr>
        <w:t>School of Environmental Science and Engineering, Shanghai Jiao Tong University, Shanghai, 200240, China</w:t>
      </w:r>
    </w:p>
    <w:p w14:paraId="6C86900A" w14:textId="77777777" w:rsidR="003738DC" w:rsidRPr="009007ED" w:rsidRDefault="003738DC" w:rsidP="003738DC">
      <w:pPr>
        <w:spacing w:after="0" w:line="360" w:lineRule="auto"/>
        <w:rPr>
          <w:rFonts w:ascii="Times New Roman" w:eastAsia="DengXian" w:hAnsi="Times New Roman" w:cs="Times New Roman"/>
          <w:i/>
          <w:sz w:val="24"/>
          <w:szCs w:val="24"/>
        </w:rPr>
      </w:pPr>
      <w:r>
        <w:rPr>
          <w:rFonts w:ascii="Times New Roman" w:eastAsia="DengXian" w:hAnsi="Times New Roman" w:cs="Times New Roman"/>
          <w:sz w:val="24"/>
          <w:szCs w:val="24"/>
          <w:vertAlign w:val="superscript"/>
        </w:rPr>
        <w:t xml:space="preserve">f </w:t>
      </w:r>
      <w:r w:rsidRPr="0096677E">
        <w:rPr>
          <w:rFonts w:ascii="Times New Roman" w:eastAsia="DengXian" w:hAnsi="Times New Roman" w:cs="Times New Roman"/>
          <w:i/>
          <w:sz w:val="24"/>
          <w:szCs w:val="24"/>
        </w:rPr>
        <w:t>Shanghai Institute of Pollution Control and Ecological Security, Shanghai, 200092, China</w:t>
      </w:r>
    </w:p>
    <w:p w14:paraId="0150B025" w14:textId="77777777" w:rsidR="003738DC" w:rsidRPr="00FA1228" w:rsidRDefault="003738DC" w:rsidP="003738DC">
      <w:pPr>
        <w:spacing w:after="0" w:line="360" w:lineRule="auto"/>
        <w:rPr>
          <w:rFonts w:ascii="Times New Roman" w:eastAsia="DengXian" w:hAnsi="Times New Roman" w:cs="Times New Roman"/>
          <w:i/>
          <w:sz w:val="24"/>
          <w:szCs w:val="24"/>
        </w:rPr>
      </w:pPr>
      <w:r>
        <w:rPr>
          <w:rFonts w:ascii="Times New Roman" w:eastAsia="DengXian" w:hAnsi="Times New Roman" w:cs="Times New Roman"/>
          <w:sz w:val="24"/>
          <w:szCs w:val="24"/>
          <w:vertAlign w:val="superscript"/>
        </w:rPr>
        <w:t xml:space="preserve">g </w:t>
      </w:r>
      <w:r w:rsidRPr="00FA1228">
        <w:rPr>
          <w:rFonts w:ascii="Times New Roman" w:eastAsia="DengXian" w:hAnsi="Times New Roman" w:cs="Times New Roman"/>
          <w:i/>
          <w:sz w:val="24"/>
          <w:szCs w:val="24"/>
        </w:rPr>
        <w:t>Department of Green Chemistry &amp; Technology, Coupure Links 653, 9000 Gent, Ghent University, Belgium</w:t>
      </w:r>
    </w:p>
    <w:p w14:paraId="0F822D1F" w14:textId="77777777" w:rsidR="003738DC" w:rsidRDefault="003738DC" w:rsidP="003738DC">
      <w:pPr>
        <w:spacing w:after="0" w:line="360" w:lineRule="auto"/>
        <w:rPr>
          <w:rFonts w:ascii="Times New Roman" w:eastAsia="DengXian" w:hAnsi="Times New Roman" w:cs="Times New Roman"/>
          <w:i/>
          <w:sz w:val="24"/>
          <w:szCs w:val="24"/>
        </w:rPr>
      </w:pPr>
      <w:bookmarkStart w:id="2" w:name="_Hlk532044698"/>
      <w:r>
        <w:rPr>
          <w:rFonts w:ascii="Times New Roman" w:eastAsia="DengXian" w:hAnsi="Times New Roman" w:cs="Times New Roman"/>
          <w:sz w:val="24"/>
          <w:szCs w:val="24"/>
          <w:vertAlign w:val="superscript"/>
        </w:rPr>
        <w:t xml:space="preserve">h </w:t>
      </w:r>
      <w:r w:rsidRPr="00A37ECA">
        <w:rPr>
          <w:rFonts w:ascii="Times New Roman" w:eastAsia="DengXian" w:hAnsi="Times New Roman" w:cs="Times New Roman"/>
          <w:i/>
          <w:sz w:val="24"/>
          <w:szCs w:val="24"/>
        </w:rPr>
        <w:t>University of Wuppertal, School of Architecture and Civil Engineering, Institute of Foundation Engineering, Water- and Waste-Management, Laboratory of Soil- and Groundwater-Management, Pauluskirchstraße 7, 42285 Wuppertal, Germany</w:t>
      </w:r>
    </w:p>
    <w:p w14:paraId="1009C227" w14:textId="77777777" w:rsidR="003738DC" w:rsidRPr="0004479C" w:rsidRDefault="003738DC" w:rsidP="003738DC">
      <w:pPr>
        <w:spacing w:after="0" w:line="360" w:lineRule="auto"/>
        <w:rPr>
          <w:rFonts w:ascii="Times New Roman" w:eastAsia="DengXian" w:hAnsi="Times New Roman" w:cs="Times New Roman"/>
          <w:i/>
          <w:sz w:val="24"/>
          <w:szCs w:val="24"/>
        </w:rPr>
      </w:pPr>
      <w:r>
        <w:rPr>
          <w:rFonts w:ascii="Times New Roman" w:eastAsia="DengXian" w:hAnsi="Times New Roman" w:cs="Times New Roman"/>
          <w:sz w:val="24"/>
          <w:szCs w:val="24"/>
          <w:vertAlign w:val="superscript"/>
        </w:rPr>
        <w:t xml:space="preserve">i </w:t>
      </w:r>
      <w:r w:rsidRPr="0004479C">
        <w:rPr>
          <w:rFonts w:ascii="Times New Roman" w:eastAsia="DengXian" w:hAnsi="Times New Roman" w:cs="Times New Roman"/>
          <w:i/>
          <w:sz w:val="24"/>
          <w:szCs w:val="24"/>
        </w:rPr>
        <w:t>Department of Environment, Energy and Geoinformatics, Sejong University, Seoul 05006, Korea</w:t>
      </w:r>
      <w:r>
        <w:rPr>
          <w:rFonts w:ascii="Times New Roman" w:eastAsia="DengXian" w:hAnsi="Times New Roman" w:cs="Times New Roman"/>
          <w:i/>
          <w:sz w:val="24"/>
          <w:szCs w:val="24"/>
        </w:rPr>
        <w:t xml:space="preserve"> </w:t>
      </w:r>
    </w:p>
    <w:p w14:paraId="616A0082" w14:textId="77777777" w:rsidR="003738DC" w:rsidRDefault="003738DC" w:rsidP="003738DC">
      <w:pPr>
        <w:spacing w:after="0" w:line="360" w:lineRule="auto"/>
        <w:rPr>
          <w:rFonts w:ascii="Times New Roman" w:hAnsi="Times New Roman" w:cs="Times New Roman"/>
          <w:i/>
          <w:sz w:val="24"/>
          <w:szCs w:val="24"/>
          <w:lang w:eastAsia="ko-KR"/>
        </w:rPr>
      </w:pPr>
      <w:r>
        <w:rPr>
          <w:rFonts w:ascii="Times New Roman" w:eastAsia="DengXian" w:hAnsi="Times New Roman" w:cs="Times New Roman"/>
          <w:sz w:val="24"/>
          <w:szCs w:val="24"/>
          <w:vertAlign w:val="superscript"/>
        </w:rPr>
        <w:t xml:space="preserve">j </w:t>
      </w:r>
      <w:r>
        <w:rPr>
          <w:rFonts w:ascii="Times New Roman" w:eastAsia="DengXian" w:hAnsi="Times New Roman" w:cs="Times New Roman"/>
          <w:i/>
          <w:sz w:val="24"/>
          <w:szCs w:val="24"/>
        </w:rPr>
        <w:t>D</w:t>
      </w:r>
      <w:r w:rsidRPr="00290FA5">
        <w:rPr>
          <w:rFonts w:ascii="Times New Roman" w:eastAsia="DengXian" w:hAnsi="Times New Roman" w:cs="Times New Roman"/>
          <w:i/>
          <w:sz w:val="24"/>
          <w:szCs w:val="24"/>
        </w:rPr>
        <w:t>epartment of Civil and Environmental Engineering, Hanyang University, Seoul 04763, Republic of Korea</w:t>
      </w:r>
    </w:p>
    <w:bookmarkEnd w:id="2"/>
    <w:p w14:paraId="3AA27579" w14:textId="77777777" w:rsidR="003738DC" w:rsidRDefault="003738DC" w:rsidP="003738DC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521702"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>
        <w:rPr>
          <w:rFonts w:ascii="Times New Roman" w:hAnsi="Times New Roman" w:cs="Times New Roman"/>
          <w:sz w:val="24"/>
          <w:szCs w:val="24"/>
        </w:rPr>
        <w:t>Corresponding author</w:t>
      </w:r>
    </w:p>
    <w:p w14:paraId="058176E1" w14:textId="77777777" w:rsidR="003738DC" w:rsidRPr="00B41829" w:rsidRDefault="003738DC" w:rsidP="003738DC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521702">
        <w:rPr>
          <w:rFonts w:ascii="Times New Roman" w:hAnsi="Times New Roman" w:cs="Times New Roman"/>
          <w:sz w:val="24"/>
          <w:szCs w:val="24"/>
        </w:rPr>
        <w:t xml:space="preserve">Tel: </w:t>
      </w:r>
      <w:bookmarkStart w:id="3" w:name="OLE_LINK847"/>
      <w:r w:rsidRPr="00521702">
        <w:rPr>
          <w:rFonts w:ascii="Times New Roman" w:eastAsia="SimSun" w:hAnsi="Times New Roman" w:cs="Times New Roman"/>
          <w:sz w:val="24"/>
          <w:szCs w:val="24"/>
          <w:lang w:eastAsia="en-US"/>
        </w:rPr>
        <w:t>+82-</w:t>
      </w:r>
      <w:r>
        <w:rPr>
          <w:rFonts w:ascii="Times New Roman" w:eastAsia="SimSun" w:hAnsi="Times New Roman" w:cs="Times New Roman"/>
          <w:sz w:val="24"/>
          <w:szCs w:val="24"/>
          <w:lang w:eastAsia="en-US"/>
        </w:rPr>
        <w:t>2</w:t>
      </w:r>
      <w:r w:rsidRPr="00521702">
        <w:rPr>
          <w:rFonts w:ascii="Times New Roman" w:eastAsia="SimSun" w:hAnsi="Times New Roman" w:cs="Times New Roman"/>
          <w:sz w:val="24"/>
          <w:szCs w:val="24"/>
          <w:lang w:eastAsia="en-US"/>
        </w:rPr>
        <w:t>-</w:t>
      </w:r>
      <w:r>
        <w:rPr>
          <w:rFonts w:ascii="Times New Roman" w:eastAsia="SimSun" w:hAnsi="Times New Roman" w:cs="Times New Roman"/>
          <w:sz w:val="24"/>
          <w:szCs w:val="24"/>
          <w:lang w:eastAsia="en-US"/>
        </w:rPr>
        <w:t>3290</w:t>
      </w:r>
      <w:r w:rsidRPr="00521702">
        <w:rPr>
          <w:rFonts w:ascii="Times New Roman" w:eastAsia="SimSun" w:hAnsi="Times New Roman" w:cs="Times New Roman"/>
          <w:sz w:val="24"/>
          <w:szCs w:val="24"/>
          <w:lang w:eastAsia="en-US"/>
        </w:rPr>
        <w:t>-</w:t>
      </w:r>
      <w:bookmarkEnd w:id="3"/>
      <w:r>
        <w:rPr>
          <w:rFonts w:ascii="Times New Roman" w:eastAsia="SimSun" w:hAnsi="Times New Roman" w:cs="Times New Roman"/>
          <w:sz w:val="24"/>
          <w:szCs w:val="24"/>
          <w:lang w:eastAsia="en-US"/>
        </w:rPr>
        <w:t>3044</w:t>
      </w:r>
    </w:p>
    <w:p w14:paraId="52BA59FF" w14:textId="77777777" w:rsidR="003738DC" w:rsidRDefault="003738DC" w:rsidP="003738DC">
      <w:pPr>
        <w:spacing w:after="0" w:line="360" w:lineRule="auto"/>
        <w:rPr>
          <w:rStyle w:val="Hyperlink"/>
          <w:rFonts w:ascii="Times New Roman" w:eastAsia="Malgun Gothic" w:hAnsi="Times New Roman" w:cs="Times New Roman"/>
          <w:szCs w:val="24"/>
          <w:lang w:eastAsia="ko-KR"/>
        </w:rPr>
      </w:pPr>
      <w:r w:rsidRPr="00B41829">
        <w:rPr>
          <w:rFonts w:ascii="Times New Roman" w:hAnsi="Times New Roman" w:cs="Times New Roman"/>
          <w:sz w:val="24"/>
          <w:szCs w:val="24"/>
        </w:rPr>
        <w:t xml:space="preserve">E-mail: </w:t>
      </w:r>
      <w:hyperlink r:id="rId6" w:history="1">
        <w:r w:rsidRPr="00B41829">
          <w:rPr>
            <w:rStyle w:val="Hyperlink"/>
            <w:rFonts w:ascii="Times New Roman" w:eastAsia="Malgun Gothic" w:hAnsi="Times New Roman" w:cs="Times New Roman"/>
            <w:szCs w:val="24"/>
          </w:rPr>
          <w:t>yongsikok@korea.ac.kr</w:t>
        </w:r>
      </w:hyperlink>
    </w:p>
    <w:p w14:paraId="521B77AF" w14:textId="77777777" w:rsidR="003738DC" w:rsidRDefault="003738DC" w:rsidP="003738DC">
      <w:pPr>
        <w:spacing w:after="0" w:line="360" w:lineRule="auto"/>
        <w:rPr>
          <w:rFonts w:ascii="Times New Roman" w:hAnsi="Times New Roman" w:cs="Times New Roman"/>
          <w:sz w:val="24"/>
          <w:szCs w:val="24"/>
          <w:lang w:eastAsia="ko-KR"/>
        </w:rPr>
      </w:pPr>
      <w:r w:rsidRPr="00521702"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>
        <w:rPr>
          <w:rFonts w:ascii="Times New Roman" w:hAnsi="Times New Roman" w:cs="Times New Roman"/>
          <w:sz w:val="24"/>
          <w:szCs w:val="24"/>
        </w:rPr>
        <w:t>Co</w:t>
      </w:r>
      <w:r>
        <w:rPr>
          <w:rFonts w:ascii="Times New Roman" w:hAnsi="Times New Roman" w:cs="Times New Roman" w:hint="eastAsia"/>
          <w:sz w:val="24"/>
          <w:szCs w:val="24"/>
          <w:lang w:eastAsia="ko-KR"/>
        </w:rPr>
        <w:t>-co</w:t>
      </w:r>
      <w:r>
        <w:rPr>
          <w:rFonts w:ascii="Times New Roman" w:hAnsi="Times New Roman" w:cs="Times New Roman"/>
          <w:sz w:val="24"/>
          <w:szCs w:val="24"/>
        </w:rPr>
        <w:t>rresponding author</w:t>
      </w:r>
    </w:p>
    <w:p w14:paraId="0C401A77" w14:textId="1B92D293" w:rsidR="00652275" w:rsidRPr="003738DC" w:rsidRDefault="003738DC" w:rsidP="003738DC">
      <w:pPr>
        <w:spacing w:after="0" w:line="360" w:lineRule="auto"/>
        <w:rPr>
          <w:rFonts w:ascii="Times New Roman" w:eastAsia="Malgun Gothic" w:hAnsi="Times New Roman" w:cs="Times New Roman"/>
          <w:szCs w:val="24"/>
          <w:lang w:eastAsia="ko-KR"/>
        </w:rPr>
      </w:pPr>
      <w:r w:rsidRPr="00B41829">
        <w:rPr>
          <w:rFonts w:ascii="Times New Roman" w:hAnsi="Times New Roman" w:cs="Times New Roman"/>
          <w:sz w:val="24"/>
          <w:szCs w:val="24"/>
        </w:rPr>
        <w:t xml:space="preserve">E-mail: </w:t>
      </w:r>
      <w:hyperlink r:id="rId7" w:history="1">
        <w:r w:rsidRPr="00ED696B">
          <w:rPr>
            <w:rStyle w:val="Hyperlink"/>
            <w:rFonts w:ascii="Times New Roman" w:eastAsia="Malgun Gothic" w:hAnsi="Times New Roman" w:cs="Times New Roman" w:hint="eastAsia"/>
            <w:szCs w:val="24"/>
            <w:lang w:eastAsia="ko-KR"/>
          </w:rPr>
          <w:t>kkim61@hanyang.ac.kr</w:t>
        </w:r>
      </w:hyperlink>
    </w:p>
    <w:p w14:paraId="1397729B" w14:textId="77777777" w:rsidR="00AF3773" w:rsidRPr="00532765" w:rsidRDefault="00AF3773" w:rsidP="00652275">
      <w:pPr>
        <w:rPr>
          <w:rFonts w:ascii="Times New Roman" w:hAnsi="Times New Roman" w:cs="Times New Roman"/>
        </w:rPr>
        <w:sectPr w:rsidR="00AF3773" w:rsidRPr="00532765">
          <w:pgSz w:w="11906" w:h="16838"/>
          <w:pgMar w:top="1701" w:right="1440" w:bottom="1440" w:left="1440" w:header="851" w:footer="992" w:gutter="0"/>
          <w:cols w:space="425"/>
          <w:docGrid w:linePitch="360"/>
        </w:sectPr>
      </w:pPr>
    </w:p>
    <w:p w14:paraId="68AE17D7" w14:textId="40D1937F" w:rsidR="00652275" w:rsidRPr="00532765" w:rsidRDefault="00652275" w:rsidP="00652275">
      <w:pPr>
        <w:rPr>
          <w:rFonts w:ascii="Times New Roman" w:hAnsi="Times New Roman" w:cs="Times New Roman"/>
          <w:sz w:val="24"/>
          <w:szCs w:val="16"/>
        </w:rPr>
      </w:pPr>
      <w:r w:rsidRPr="00532765">
        <w:rPr>
          <w:rFonts w:ascii="Times New Roman" w:hAnsi="Times New Roman" w:cs="Times New Roman"/>
          <w:sz w:val="24"/>
          <w:szCs w:val="16"/>
        </w:rPr>
        <w:lastRenderedPageBreak/>
        <w:t xml:space="preserve">Table S1. </w:t>
      </w:r>
      <w:r w:rsidR="001D12E7">
        <w:rPr>
          <w:rFonts w:ascii="Times New Roman" w:hAnsi="Times New Roman" w:cs="Times New Roman"/>
          <w:sz w:val="24"/>
          <w:szCs w:val="16"/>
        </w:rPr>
        <w:t xml:space="preserve">Adsorption capacity of </w:t>
      </w:r>
      <w:r w:rsidR="00F82C75">
        <w:rPr>
          <w:rFonts w:ascii="Times New Roman" w:hAnsi="Times New Roman" w:cs="Times New Roman"/>
          <w:sz w:val="24"/>
          <w:szCs w:val="16"/>
        </w:rPr>
        <w:t xml:space="preserve">different </w:t>
      </w:r>
      <w:r w:rsidR="00AC2770">
        <w:rPr>
          <w:rFonts w:ascii="Times New Roman" w:hAnsi="Times New Roman" w:cs="Times New Roman"/>
          <w:sz w:val="24"/>
          <w:szCs w:val="16"/>
        </w:rPr>
        <w:t xml:space="preserve">biochar for </w:t>
      </w:r>
      <w:r w:rsidR="00F82C75">
        <w:rPr>
          <w:rFonts w:ascii="Times New Roman" w:hAnsi="Times New Roman" w:cs="Times New Roman"/>
          <w:sz w:val="24"/>
          <w:szCs w:val="16"/>
        </w:rPr>
        <w:t>microbial</w:t>
      </w:r>
      <w:r w:rsidRPr="00532765">
        <w:rPr>
          <w:rFonts w:ascii="Times New Roman" w:hAnsi="Times New Roman" w:cs="Times New Roman"/>
          <w:sz w:val="24"/>
          <w:szCs w:val="16"/>
        </w:rPr>
        <w:t xml:space="preserve">, inorganic, and </w:t>
      </w:r>
      <w:r w:rsidR="00F82C75">
        <w:rPr>
          <w:rFonts w:ascii="Times New Roman" w:hAnsi="Times New Roman" w:cs="Times New Roman"/>
          <w:sz w:val="24"/>
          <w:szCs w:val="16"/>
        </w:rPr>
        <w:t>organic</w:t>
      </w:r>
      <w:r w:rsidRPr="00532765">
        <w:rPr>
          <w:rFonts w:ascii="Times New Roman" w:hAnsi="Times New Roman" w:cs="Times New Roman"/>
          <w:sz w:val="24"/>
          <w:szCs w:val="16"/>
        </w:rPr>
        <w:t xml:space="preserve"> contaminants in aqueous solutions.</w:t>
      </w:r>
    </w:p>
    <w:tbl>
      <w:tblPr>
        <w:tblW w:w="13608" w:type="dxa"/>
        <w:tblLayout w:type="fixed"/>
        <w:tblLook w:val="04A0" w:firstRow="1" w:lastRow="0" w:firstColumn="1" w:lastColumn="0" w:noHBand="0" w:noVBand="1"/>
      </w:tblPr>
      <w:tblGrid>
        <w:gridCol w:w="851"/>
        <w:gridCol w:w="1843"/>
        <w:gridCol w:w="1417"/>
        <w:gridCol w:w="992"/>
        <w:gridCol w:w="2190"/>
        <w:gridCol w:w="1354"/>
        <w:gridCol w:w="1559"/>
        <w:gridCol w:w="1843"/>
        <w:gridCol w:w="1559"/>
      </w:tblGrid>
      <w:tr w:rsidR="008E0DA6" w:rsidRPr="00E45750" w14:paraId="771F7203" w14:textId="77777777" w:rsidTr="00E45750">
        <w:trPr>
          <w:trHeight w:val="621"/>
        </w:trPr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</w:tcPr>
          <w:p w14:paraId="45C9A453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DengXian" w:hAnsi="Times New Roman" w:cs="Times New Roman"/>
                <w:b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DengXian" w:hAnsi="Times New Roman" w:cs="Times New Roman"/>
                <w:b/>
                <w:color w:val="000000"/>
                <w:sz w:val="20"/>
                <w:szCs w:val="20"/>
              </w:rPr>
              <w:t>Order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hideMark/>
          </w:tcPr>
          <w:p w14:paraId="63B1DDF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BC feed stock</w:t>
            </w:r>
          </w:p>
          <w:p w14:paraId="399E2AF2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Pyro.temp. (</w:t>
            </w:r>
            <w:r w:rsidRPr="00E45750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vertAlign w:val="superscript"/>
              </w:rPr>
              <w:t>o</w:t>
            </w:r>
            <w:r w:rsidRPr="00E45750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 xml:space="preserve">C)/ duration 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hideMark/>
          </w:tcPr>
          <w:p w14:paraId="03E25F4F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BC treatment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hideMark/>
          </w:tcPr>
          <w:p w14:paraId="1E6F019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Used BC quantity</w:t>
            </w:r>
          </w:p>
        </w:tc>
        <w:tc>
          <w:tcPr>
            <w:tcW w:w="21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hideMark/>
          </w:tcPr>
          <w:p w14:paraId="239BBD11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Used method (technique)</w:t>
            </w:r>
          </w:p>
        </w:tc>
        <w:tc>
          <w:tcPr>
            <w:tcW w:w="13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hideMark/>
          </w:tcPr>
          <w:p w14:paraId="28B1012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Contaminant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hideMark/>
          </w:tcPr>
          <w:p w14:paraId="2986160D" w14:textId="77777777" w:rsidR="00532765" w:rsidRPr="00E45750" w:rsidRDefault="00532765" w:rsidP="00532765">
            <w:pPr>
              <w:spacing w:after="0" w:line="240" w:lineRule="auto"/>
              <w:ind w:left="-114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Initial conc. of adsorbate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hideMark/>
          </w:tcPr>
          <w:p w14:paraId="1808C53F" w14:textId="522AC4BC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Adsorption capacity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hideMark/>
          </w:tcPr>
          <w:p w14:paraId="0E3089B4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References</w:t>
            </w:r>
          </w:p>
        </w:tc>
      </w:tr>
      <w:tr w:rsidR="008E0DA6" w:rsidRPr="00E45750" w14:paraId="30C0A65B" w14:textId="77777777" w:rsidTr="00E45750">
        <w:trPr>
          <w:trHeight w:val="369"/>
        </w:trPr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</w:tcPr>
          <w:p w14:paraId="6953A42B" w14:textId="36BA40F8" w:rsidR="00532765" w:rsidRPr="00E45750" w:rsidRDefault="00532765" w:rsidP="00532765">
            <w:pPr>
              <w:spacing w:after="0"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hideMark/>
          </w:tcPr>
          <w:p w14:paraId="48CDFBEF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146D26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5024CFA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1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44FD5F5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5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5CFE84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Inorganic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40DCDB2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098F59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C87CC9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8E0DA6" w:rsidRPr="00E45750" w14:paraId="75CFEE4E" w14:textId="77777777" w:rsidTr="00E45750">
        <w:trPr>
          <w:trHeight w:val="48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14:paraId="69BAC14E" w14:textId="1EA3C388" w:rsidR="00532765" w:rsidRPr="00E45750" w:rsidRDefault="00C36B8F" w:rsidP="00532765">
            <w:pPr>
              <w:spacing w:after="0"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DengXian" w:hAnsi="Times New Roman" w:cs="Times New Roman" w:hint="eastAsia"/>
                <w:color w:val="000000"/>
                <w:sz w:val="20"/>
                <w:szCs w:val="20"/>
              </w:rPr>
              <w:t>0</w:t>
            </w:r>
            <w:r w:rsidRPr="00E45750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C96BBC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pent mushroom compost</w:t>
            </w:r>
          </w:p>
          <w:p w14:paraId="7DAEB774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00/2h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2C0C824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luminum hydroxide-coated BC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8CACF3E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4–8.0 g/L</w:t>
            </w:r>
          </w:p>
        </w:tc>
        <w:tc>
          <w:tcPr>
            <w:tcW w:w="21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77D3FEA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tch adsorption experiments</w:t>
            </w:r>
          </w:p>
        </w:tc>
        <w:tc>
          <w:tcPr>
            <w:tcW w:w="135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B09A4EF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luoride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C09561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5–100 mg/L </w:t>
            </w:r>
          </w:p>
          <w:p w14:paraId="3D3988F3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pH 6.0–8.0)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347BA33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6.5 mg/g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F4499E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Chen&lt;/Author&gt;&lt;Year&gt;2016&lt;/Year&gt;&lt;RecNum&gt;24&lt;/RecNum&gt;&lt;DisplayText&gt;(Chen et al., 2016)&lt;/DisplayText&gt;&lt;record&gt;&lt;rec-number&gt;24&lt;/rec-number&gt;&lt;foreign-keys&gt;&lt;key app="EN" db-id="f2pf0zev1ewadwew5ze5vwvpdfddx9vaz5fr" timestamp="0"&gt;24&lt;/key&gt;&lt;/foreign-keys&gt;&lt;ref-type name="Journal Article"&gt;17&lt;/ref-type&gt;&lt;contributors&gt;&lt;authors&gt;&lt;author&gt;Chen, Gui-jie&lt;/author&gt;&lt;author&gt;Peng, Chuan-yi&lt;/author&gt;&lt;author&gt;Fang, Jiang-yu&lt;/author&gt;&lt;author&gt;Dong, Yang-yang&lt;/author&gt;&lt;author&gt;Zhu, Xiao-hui&lt;/author&gt;&lt;author&gt;Cai, Hui-mei&lt;/author&gt;&lt;/authors&gt;&lt;/contributors&gt;&lt;titles&gt;&lt;title&gt;Biosorption of fluoride from drinking water using spent mushroom compost biochar coated with aluminum hydroxide&lt;/title&gt;&lt;secondary-title&gt;Desalination and Water Treatment&lt;/secondary-title&gt;&lt;/titles&gt;&lt;pages&gt;12385-12395&lt;/pages&gt;&lt;volume&gt;57&lt;/volume&gt;&lt;number&gt;26&lt;/number&gt;&lt;dates&gt;&lt;year&gt;2016&lt;/year&gt;&lt;/dates&gt;&lt;isbn&gt;1944-3994&lt;/isbn&gt;&lt;urls&gt;&lt;/urls&gt;&lt;/record&gt;&lt;/Cite&gt;&lt;/EndNote&gt;</w:instrTex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4575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Chen et al., 2016)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8E0DA6" w:rsidRPr="00E45750" w14:paraId="7EBE2974" w14:textId="77777777" w:rsidTr="00E45750">
        <w:trPr>
          <w:trHeight w:val="240"/>
        </w:trPr>
        <w:tc>
          <w:tcPr>
            <w:tcW w:w="851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</w:tcPr>
          <w:p w14:paraId="44F60E90" w14:textId="5123755E" w:rsidR="00532765" w:rsidRPr="00E45750" w:rsidRDefault="00C36B8F" w:rsidP="00532765">
            <w:pPr>
              <w:spacing w:after="0"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DengXian" w:hAnsi="Times New Roman" w:cs="Times New Roman" w:hint="eastAsia"/>
                <w:color w:val="000000"/>
                <w:sz w:val="20"/>
                <w:szCs w:val="20"/>
              </w:rPr>
              <w:t>0</w:t>
            </w:r>
            <w:r w:rsidRPr="00E45750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843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E997744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oody yard wastes</w:t>
            </w:r>
          </w:p>
          <w:p w14:paraId="50813415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00/15h</w:t>
            </w:r>
          </w:p>
        </w:tc>
        <w:tc>
          <w:tcPr>
            <w:tcW w:w="1417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7B7F54E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riginal BC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74A657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5g/L</w:t>
            </w:r>
          </w:p>
        </w:tc>
        <w:tc>
          <w:tcPr>
            <w:tcW w:w="219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C243012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tch adsorption experiments with permeable reactive barriers</w:t>
            </w:r>
          </w:p>
        </w:tc>
        <w:tc>
          <w:tcPr>
            <w:tcW w:w="135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354FD34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pper</w:t>
            </w:r>
          </w:p>
        </w:tc>
        <w:tc>
          <w:tcPr>
            <w:tcW w:w="1559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E82857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 - 500 mg/L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047DED4" w14:textId="3AF6D403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.51 mg/g</w:t>
            </w:r>
          </w:p>
        </w:tc>
        <w:tc>
          <w:tcPr>
            <w:tcW w:w="1559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FFFFFF"/>
            <w:hideMark/>
          </w:tcPr>
          <w:p w14:paraId="33B696A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Beiyuan&lt;/Author&gt;&lt;Year&gt;2017&lt;/Year&gt;&lt;RecNum&gt;19&lt;/RecNum&gt;&lt;DisplayText&gt;(Beiyuan et al., 2017)&lt;/DisplayText&gt;&lt;record&gt;&lt;rec-number&gt;19&lt;/rec-number&gt;&lt;foreign-keys&gt;&lt;key app="EN" db-id="f2pf0zev1ewadwew5ze5vwvpdfddx9vaz5fr" timestamp="0"&gt;19&lt;/key&gt;&lt;/foreign-keys&gt;&lt;ref-type name="Journal Article"&gt;17&lt;/ref-type&gt;&lt;contributors&gt;&lt;authors&gt;&lt;author&gt;Beiyuan, Jingzi&lt;/author&gt;&lt;author&gt;Tsang, Daniel CW&lt;/author&gt;&lt;author&gt;Yip, Alex CK&lt;/author&gt;&lt;author&gt;Zhang, Weihua&lt;/author&gt;&lt;author&gt;Ok, Yong Sik&lt;/author&gt;&lt;author&gt;Li, Xiang-Dong&lt;/author&gt;&lt;/authors&gt;&lt;/contributors&gt;&lt;titles&gt;&lt;title&gt;Risk mitigation by waste-based permeable reactive barriers for groundwater pollution control at e-waste recycling sites&lt;/title&gt;&lt;secondary-title&gt;Environmental geochemistry and health&lt;/secondary-title&gt;&lt;/titles&gt;&lt;pages&gt;75-88&lt;/pages&gt;&lt;volume&gt;39&lt;/volume&gt;&lt;number&gt;1&lt;/number&gt;&lt;dates&gt;&lt;year&gt;2017&lt;/year&gt;&lt;/dates&gt;&lt;isbn&gt;0269-4042&lt;/isbn&gt;&lt;urls&gt;&lt;/urls&gt;&lt;/record&gt;&lt;/Cite&gt;&lt;/EndNote&gt;</w:instrTex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4575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Beiyuan et al., 2017)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8E0DA6" w:rsidRPr="00E45750" w14:paraId="2EF4369B" w14:textId="77777777" w:rsidTr="00E45750">
        <w:trPr>
          <w:trHeight w:val="240"/>
        </w:trPr>
        <w:tc>
          <w:tcPr>
            <w:tcW w:w="851" w:type="dxa"/>
            <w:vMerge/>
            <w:tcBorders>
              <w:left w:val="nil"/>
              <w:right w:val="nil"/>
            </w:tcBorders>
          </w:tcPr>
          <w:p w14:paraId="60494E7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7753E08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17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7D89452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7ABEF782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B2A41BF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F28F84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Zinc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1C8B47A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BC05E4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44 mg/g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hideMark/>
          </w:tcPr>
          <w:p w14:paraId="3E4D1A3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27263253" w14:textId="77777777" w:rsidTr="00E45750">
        <w:trPr>
          <w:trHeight w:val="240"/>
        </w:trPr>
        <w:tc>
          <w:tcPr>
            <w:tcW w:w="851" w:type="dxa"/>
            <w:vMerge/>
            <w:tcBorders>
              <w:left w:val="nil"/>
              <w:bottom w:val="nil"/>
              <w:right w:val="nil"/>
            </w:tcBorders>
          </w:tcPr>
          <w:p w14:paraId="69DFA4B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3BFA4A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17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A1B704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79AF520B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5EB72A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49B01EE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ead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9A5F25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E4D9B4A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.2 mg/g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hideMark/>
          </w:tcPr>
          <w:p w14:paraId="5990E821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55BC74D2" w14:textId="77777777" w:rsidTr="00E45750">
        <w:trPr>
          <w:trHeight w:val="240"/>
        </w:trPr>
        <w:tc>
          <w:tcPr>
            <w:tcW w:w="851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</w:tcPr>
          <w:p w14:paraId="7F65690C" w14:textId="235C6CAD" w:rsidR="00532765" w:rsidRPr="00E45750" w:rsidRDefault="00C36B8F" w:rsidP="00532765">
            <w:pPr>
              <w:spacing w:after="0"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DengXian" w:hAnsi="Times New Roman" w:cs="Times New Roman" w:hint="eastAsia"/>
                <w:color w:val="000000"/>
                <w:sz w:val="20"/>
                <w:szCs w:val="20"/>
              </w:rPr>
              <w:t>0</w:t>
            </w:r>
            <w:r w:rsidRPr="00E45750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1843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07BFBD3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gasse</w:t>
            </w:r>
          </w:p>
          <w:p w14:paraId="5F78C144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00/2h</w:t>
            </w:r>
          </w:p>
        </w:tc>
        <w:tc>
          <w:tcPr>
            <w:tcW w:w="1417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69B320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C+polysulfone mixed matrix hollow fiber membrane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ADB3F0F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5g/L</w:t>
            </w:r>
          </w:p>
        </w:tc>
        <w:tc>
          <w:tcPr>
            <w:tcW w:w="219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80F20B4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tch adsorption experiment with mixed matrix membrane technique</w:t>
            </w:r>
          </w:p>
        </w:tc>
        <w:tc>
          <w:tcPr>
            <w:tcW w:w="135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76675C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pper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0C12BB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12.8 mg/L </w:t>
            </w:r>
          </w:p>
          <w:p w14:paraId="0DB6A57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pH 5)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2F73AA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4.47 mg/g</w:t>
            </w:r>
          </w:p>
        </w:tc>
        <w:tc>
          <w:tcPr>
            <w:tcW w:w="1559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C153C6F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He&lt;/Author&gt;&lt;Year&gt;2017&lt;/Year&gt;&lt;RecNum&gt;20&lt;/RecNum&gt;&lt;DisplayText&gt;(He et al., 2017)&lt;/DisplayText&gt;&lt;record&gt;&lt;rec-number&gt;20&lt;/rec-number&gt;&lt;foreign-keys&gt;&lt;key app="EN" db-id="f2pf0zev1ewadwew5ze5vwvpdfddx9vaz5fr" timestamp="0"&gt;20&lt;/key&gt;&lt;/foreign-keys&gt;&lt;ref-type name="Journal Article"&gt;17&lt;/ref-type&gt;&lt;contributors&gt;&lt;authors&gt;&lt;author&gt;He, Jinsong&lt;/author&gt;&lt;author&gt;Song, Yihua&lt;/author&gt;&lt;author&gt;Chen, J Paul&lt;/author&gt;&lt;/authors&gt;&lt;/contributors&gt;&lt;titles&gt;&lt;title&gt;Development of a novel biochar/PSF mixed matrix membrane and study of key parameters in treatment of copper and lead contaminated water&lt;/title&gt;&lt;secondary-title&gt;Chemosphere&lt;/secondary-title&gt;&lt;/titles&gt;&lt;periodical&gt;&lt;full-title&gt;Chemosphere&lt;/full-title&gt;&lt;/periodical&gt;&lt;pages&gt;1033-1045&lt;/pages&gt;&lt;volume&gt;186&lt;/volume&gt;&lt;dates&gt;&lt;year&gt;2017&lt;/year&gt;&lt;/dates&gt;&lt;isbn&gt;0045-6535&lt;/isbn&gt;&lt;urls&gt;&lt;/urls&gt;&lt;/record&gt;&lt;/Cite&gt;&lt;/EndNote&gt;</w:instrTex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4575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He et al., 2017)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8E0DA6" w:rsidRPr="00E45750" w14:paraId="692DA879" w14:textId="77777777" w:rsidTr="00E45750">
        <w:trPr>
          <w:trHeight w:val="240"/>
        </w:trPr>
        <w:tc>
          <w:tcPr>
            <w:tcW w:w="851" w:type="dxa"/>
            <w:vMerge/>
            <w:tcBorders>
              <w:left w:val="nil"/>
              <w:bottom w:val="nil"/>
              <w:right w:val="nil"/>
            </w:tcBorders>
          </w:tcPr>
          <w:p w14:paraId="39DA77E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D379E8F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17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9CA9729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C15D71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CEA377F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05FD34F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ead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73A652E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0.21 mg/L  </w:t>
            </w:r>
          </w:p>
          <w:p w14:paraId="66484344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pH 5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D497253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9.76 mg/g</w:t>
            </w:r>
          </w:p>
        </w:tc>
        <w:tc>
          <w:tcPr>
            <w:tcW w:w="1559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5CC769AB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6280B0C0" w14:textId="77777777" w:rsidTr="00E45750">
        <w:trPr>
          <w:trHeight w:val="720"/>
        </w:trPr>
        <w:tc>
          <w:tcPr>
            <w:tcW w:w="851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</w:tcPr>
          <w:p w14:paraId="17A5249E" w14:textId="48FCF901" w:rsidR="00532765" w:rsidRPr="00E45750" w:rsidRDefault="00C36B8F" w:rsidP="00532765">
            <w:pPr>
              <w:spacing w:after="0"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DengXian" w:hAnsi="Times New Roman" w:cs="Times New Roman" w:hint="eastAsia"/>
                <w:color w:val="000000"/>
                <w:sz w:val="20"/>
                <w:szCs w:val="20"/>
              </w:rPr>
              <w:t>0</w:t>
            </w:r>
            <w:r w:rsidRPr="00E45750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1843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57A8223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ewage sludge 400/2h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7DF502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gnetic BC, Fe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2+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/Fe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3+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plus SO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4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2-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olution without ZnCl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D12E76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 g/L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 xml:space="preserve"> </w:t>
            </w:r>
          </w:p>
        </w:tc>
        <w:tc>
          <w:tcPr>
            <w:tcW w:w="219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943F7DE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tch adsorption experiments</w:t>
            </w:r>
          </w:p>
        </w:tc>
        <w:tc>
          <w:tcPr>
            <w:tcW w:w="1354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F88C1E3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ead</w:t>
            </w:r>
          </w:p>
        </w:tc>
        <w:tc>
          <w:tcPr>
            <w:tcW w:w="1559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C82EAD2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-1000 mg/L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5774D7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9.85 mg/g</w:t>
            </w:r>
          </w:p>
        </w:tc>
        <w:tc>
          <w:tcPr>
            <w:tcW w:w="1559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84E64E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Ifthikar&lt;/Author&gt;&lt;Year&gt;2017&lt;/Year&gt;&lt;RecNum&gt;18&lt;/RecNum&gt;&lt;DisplayText&gt;(Ifthikar et al., 2017)&lt;/DisplayText&gt;&lt;record&gt;&lt;rec-number&gt;18&lt;/rec-number&gt;&lt;foreign-keys&gt;&lt;key app="EN" db-id="f2pf0zev1ewadwew5ze5vwvpdfddx9vaz5fr" timestamp="0"&gt;18&lt;/key&gt;&lt;/foreign-keys&gt;&lt;ref-type name="Journal Article"&gt;17&lt;/ref-type&gt;&lt;contributors&gt;&lt;authors&gt;&lt;author&gt;Ifthikar, Jerosha&lt;/author&gt;&lt;author&gt;Wang, Jia&lt;/author&gt;&lt;author&gt;Wang, Qiliang&lt;/author&gt;&lt;author&gt;Wang, Ting&lt;/author&gt;&lt;author&gt;Wang, Huabin&lt;/author&gt;&lt;author&gt;Khan, Aimal&lt;/author&gt;&lt;author&gt;Jawad, Ali&lt;/author&gt;&lt;author&gt;Sun, Tingting&lt;/author&gt;&lt;author&gt;Jiao, Xiang&lt;/author&gt;&lt;author&gt;Chen, Zhuqi&lt;/author&gt;&lt;/authors&gt;&lt;/contributors&gt;&lt;titles&gt;&lt;title&gt;Highly Efficient Lead Distribution by Magnetic Sewage Sludge Biochar: Sorption Mechanisms and Bench Applications&lt;/title&gt;&lt;secondary-title&gt;Bioresource technology&lt;/secondary-title&gt;&lt;/titles&gt;&lt;periodical&gt;&lt;full-title&gt;Bioresource Technology&lt;/full-title&gt;&lt;/periodical&gt;&lt;pages&gt;399-406&lt;/pages&gt;&lt;volume&gt;238&lt;/volume&gt;&lt;dates&gt;&lt;year&gt;2017&lt;/year&gt;&lt;/dates&gt;&lt;isbn&gt;0960-8524&lt;/isbn&gt;&lt;urls&gt;&lt;/urls&gt;&lt;/record&gt;&lt;/Cite&gt;&lt;/EndNote&gt;</w:instrTex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4575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Ifthikar et al., 2017)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8E0DA6" w:rsidRPr="00E45750" w14:paraId="761460D8" w14:textId="77777777" w:rsidTr="00E45750">
        <w:trPr>
          <w:trHeight w:val="602"/>
        </w:trPr>
        <w:tc>
          <w:tcPr>
            <w:tcW w:w="851" w:type="dxa"/>
            <w:vMerge/>
            <w:tcBorders>
              <w:left w:val="nil"/>
              <w:bottom w:val="nil"/>
              <w:right w:val="nil"/>
            </w:tcBorders>
          </w:tcPr>
          <w:p w14:paraId="7E09AB9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4097529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9E0788B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gnetic BC,  Fe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2+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/Fe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3+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plus SO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4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2-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olution with ZnCl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37D2D63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7442EDFA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6B086CE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7D3077C1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76F2F0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49 mg/g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4EA92F3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2AC8819D" w14:textId="77777777" w:rsidTr="00E45750">
        <w:trPr>
          <w:trHeight w:val="179"/>
        </w:trPr>
        <w:tc>
          <w:tcPr>
            <w:tcW w:w="851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</w:tcPr>
          <w:p w14:paraId="06D4463E" w14:textId="347ED1DE" w:rsidR="00532765" w:rsidRPr="00E45750" w:rsidRDefault="00C36B8F" w:rsidP="00532765">
            <w:pPr>
              <w:spacing w:after="0"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DengXian" w:hAnsi="Times New Roman" w:cs="Times New Roman" w:hint="eastAsia"/>
                <w:color w:val="000000"/>
                <w:sz w:val="20"/>
                <w:szCs w:val="20"/>
              </w:rPr>
              <w:t>0</w:t>
            </w:r>
            <w:r w:rsidRPr="00E45750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1843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8977119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ouglas fir</w:t>
            </w:r>
          </w:p>
          <w:p w14:paraId="04DA84E2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900-1000/1-10 s</w:t>
            </w:r>
          </w:p>
        </w:tc>
        <w:tc>
          <w:tcPr>
            <w:tcW w:w="1417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E28797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riginal BC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1C7A564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 g/L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 xml:space="preserve"> </w:t>
            </w:r>
          </w:p>
        </w:tc>
        <w:tc>
          <w:tcPr>
            <w:tcW w:w="219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320AFCA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tch adsorption experiments</w:t>
            </w:r>
          </w:p>
        </w:tc>
        <w:tc>
          <w:tcPr>
            <w:tcW w:w="1354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804B6A4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ead</w:t>
            </w:r>
          </w:p>
        </w:tc>
        <w:tc>
          <w:tcPr>
            <w:tcW w:w="1559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7DFB5C0" w14:textId="257176A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 – 250 mg/L (pH 5)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C4C707A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7.7 mg/g (25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o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)</w:t>
            </w:r>
          </w:p>
        </w:tc>
        <w:tc>
          <w:tcPr>
            <w:tcW w:w="1559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7148F41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Karunanayake&lt;/Author&gt;&lt;Year&gt;2018&lt;/Year&gt;&lt;RecNum&gt;21&lt;/RecNum&gt;&lt;DisplayText&gt;(Karunanayake et al., 2018)&lt;/DisplayText&gt;&lt;record&gt;&lt;rec-number&gt;21&lt;/rec-number&gt;&lt;foreign-keys&gt;&lt;key app="EN" db-id="f2pf0zev1ewadwew5ze5vwvpdfddx9vaz5fr" timestamp="0"&gt;21&lt;/key&gt;&lt;/foreign-keys&gt;&lt;ref-type name="Journal Article"&gt;17&lt;/ref-type&gt;&lt;contributors&gt;&lt;authors&gt;&lt;author&gt;Karunanayake, Akila G&lt;/author&gt;&lt;author&gt;Todd, Olivia Adele&lt;/author&gt;&lt;author&gt;Crowley, Morgan&lt;/author&gt;&lt;author&gt;Ricchetti, Lindsey&lt;/author&gt;&lt;author&gt;Pittman Jr, Charles U&lt;/author&gt;&lt;author&gt;Anderson, Renel&lt;/author&gt;&lt;author&gt;Mohan, Dinesh&lt;/author&gt;&lt;author&gt;Mlsna, Todd&lt;/author&gt;&lt;/authors&gt;&lt;/contributors&gt;&lt;titles&gt;&lt;title&gt;Lead and cadmium remediation using magnetized and nonmagnetized biochar from Douglas fir&lt;/title&gt;&lt;secondary-title&gt;Chemical Engineering Journal&lt;/secondary-title&gt;&lt;/titles&gt;&lt;pages&gt;480-491&lt;/pages&gt;&lt;volume&gt;331&lt;/volume&gt;&lt;dates&gt;&lt;year&gt;2018&lt;/year&gt;&lt;/dates&gt;&lt;isbn&gt;1385-8947&lt;/isbn&gt;&lt;urls&gt;&lt;/urls&gt;&lt;/record&gt;&lt;/Cite&gt;&lt;/EndNote&gt;</w:instrTex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4575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Karunanayake et al., 2018)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8E0DA6" w:rsidRPr="00E45750" w14:paraId="2ED3A803" w14:textId="77777777" w:rsidTr="00E45750">
        <w:trPr>
          <w:trHeight w:val="161"/>
        </w:trPr>
        <w:tc>
          <w:tcPr>
            <w:tcW w:w="851" w:type="dxa"/>
            <w:vMerge/>
            <w:tcBorders>
              <w:left w:val="nil"/>
              <w:right w:val="nil"/>
            </w:tcBorders>
          </w:tcPr>
          <w:p w14:paraId="69212512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79816DB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17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0B197F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81EBDD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E667B6F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C9A3B5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73E3A011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E80AB2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8.2 mg/g (35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o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)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51AC3BB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4263BC77" w14:textId="77777777" w:rsidTr="00E45750">
        <w:trPr>
          <w:trHeight w:val="170"/>
        </w:trPr>
        <w:tc>
          <w:tcPr>
            <w:tcW w:w="851" w:type="dxa"/>
            <w:vMerge/>
            <w:tcBorders>
              <w:left w:val="nil"/>
              <w:right w:val="nil"/>
            </w:tcBorders>
          </w:tcPr>
          <w:p w14:paraId="08E15515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789BFE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17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A92C58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BB074A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7B7815B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8E6E32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CA533C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8C0F0C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9.8 mg/g (45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o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)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D03B5D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2F323427" w14:textId="77777777" w:rsidTr="00E45750">
        <w:trPr>
          <w:trHeight w:val="233"/>
        </w:trPr>
        <w:tc>
          <w:tcPr>
            <w:tcW w:w="851" w:type="dxa"/>
            <w:vMerge/>
            <w:tcBorders>
              <w:left w:val="nil"/>
              <w:right w:val="nil"/>
            </w:tcBorders>
          </w:tcPr>
          <w:p w14:paraId="0742067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AFE9F8F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17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53BD763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3C2D1C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3F6667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EC65673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admium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9EF447B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B230032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.6 mg/g (25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o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)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A3004BA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723F753B" w14:textId="77777777" w:rsidTr="00E45750">
        <w:trPr>
          <w:trHeight w:val="170"/>
        </w:trPr>
        <w:tc>
          <w:tcPr>
            <w:tcW w:w="851" w:type="dxa"/>
            <w:vMerge/>
            <w:tcBorders>
              <w:left w:val="nil"/>
              <w:right w:val="nil"/>
            </w:tcBorders>
          </w:tcPr>
          <w:p w14:paraId="34079B2E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2D8F37A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17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780158E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6BC57A1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27AA0D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157A354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C5A82FE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760057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.7 mg/g (35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o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)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F1E235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0CCA3208" w14:textId="77777777" w:rsidTr="00E45750">
        <w:trPr>
          <w:trHeight w:val="233"/>
        </w:trPr>
        <w:tc>
          <w:tcPr>
            <w:tcW w:w="851" w:type="dxa"/>
            <w:vMerge/>
            <w:tcBorders>
              <w:left w:val="nil"/>
              <w:right w:val="nil"/>
            </w:tcBorders>
          </w:tcPr>
          <w:p w14:paraId="07815F8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93AAB11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17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AC169AB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8FF8B54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E90F6E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7A5D9AAA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7403714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31DA502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.0 mg/g (45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o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)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1127975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5BEACB12" w14:textId="77777777" w:rsidTr="00E45750">
        <w:trPr>
          <w:trHeight w:val="170"/>
        </w:trPr>
        <w:tc>
          <w:tcPr>
            <w:tcW w:w="851" w:type="dxa"/>
            <w:vMerge/>
            <w:tcBorders>
              <w:left w:val="nil"/>
              <w:right w:val="nil"/>
            </w:tcBorders>
          </w:tcPr>
          <w:p w14:paraId="43EE1D0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0DD1B6B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17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D71AB5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e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3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4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magnetized BC</w:t>
            </w: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CC70FC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BB54A11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4E742EB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ead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6FF1BE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3DEEB73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6.0 mg/ (25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o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)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EE680E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6021F231" w14:textId="77777777" w:rsidTr="00E45750">
        <w:trPr>
          <w:trHeight w:val="152"/>
        </w:trPr>
        <w:tc>
          <w:tcPr>
            <w:tcW w:w="851" w:type="dxa"/>
            <w:vMerge/>
            <w:tcBorders>
              <w:left w:val="nil"/>
              <w:right w:val="nil"/>
            </w:tcBorders>
          </w:tcPr>
          <w:p w14:paraId="597D4622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5F862F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17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14F964B1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E988E4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7D97FC0E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4AADAE5B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406A9E9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EB102C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6.0 mg/g (35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o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)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5DED1C2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1995A465" w14:textId="77777777" w:rsidTr="00E45750">
        <w:trPr>
          <w:trHeight w:val="134"/>
        </w:trPr>
        <w:tc>
          <w:tcPr>
            <w:tcW w:w="851" w:type="dxa"/>
            <w:vMerge/>
            <w:tcBorders>
              <w:left w:val="nil"/>
              <w:right w:val="nil"/>
            </w:tcBorders>
          </w:tcPr>
          <w:p w14:paraId="11551F2A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9994E2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17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5958C58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D9D9F55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2F665EE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21B1447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89B428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753CD3E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6.8 mg/g (45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o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)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17CBE19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07F6AD3C" w14:textId="77777777" w:rsidTr="00E45750">
        <w:trPr>
          <w:trHeight w:val="161"/>
        </w:trPr>
        <w:tc>
          <w:tcPr>
            <w:tcW w:w="851" w:type="dxa"/>
            <w:vMerge/>
            <w:tcBorders>
              <w:left w:val="nil"/>
              <w:right w:val="nil"/>
            </w:tcBorders>
          </w:tcPr>
          <w:p w14:paraId="1CD06BF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2CAC231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17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37889503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DC96B5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32690AB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98890D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admium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72A569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E48A369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.0 mg/g (25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o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)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DF981D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78315F14" w14:textId="77777777" w:rsidTr="00E45750">
        <w:trPr>
          <w:trHeight w:val="206"/>
        </w:trPr>
        <w:tc>
          <w:tcPr>
            <w:tcW w:w="851" w:type="dxa"/>
            <w:vMerge/>
            <w:tcBorders>
              <w:left w:val="nil"/>
              <w:right w:val="nil"/>
            </w:tcBorders>
          </w:tcPr>
          <w:p w14:paraId="1D609D02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E7410C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17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65B4348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D4EF1A9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899AE1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6AB8B66B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B3B0FB2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3D5FDE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.1 mg/g (35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o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)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88317B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6BC58717" w14:textId="77777777" w:rsidTr="00E45750">
        <w:trPr>
          <w:trHeight w:val="170"/>
        </w:trPr>
        <w:tc>
          <w:tcPr>
            <w:tcW w:w="851" w:type="dxa"/>
            <w:vMerge/>
            <w:tcBorders>
              <w:left w:val="nil"/>
              <w:bottom w:val="nil"/>
              <w:right w:val="nil"/>
            </w:tcBorders>
          </w:tcPr>
          <w:p w14:paraId="19198ACA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3EE191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17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60443EB2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526223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2FC1D09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6CF28F73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0761CE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E40642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.3 mg/g (45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o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)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BC6916A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75079EBB" w14:textId="77777777" w:rsidTr="00E45750">
        <w:trPr>
          <w:trHeight w:val="1778"/>
        </w:trPr>
        <w:tc>
          <w:tcPr>
            <w:tcW w:w="851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</w:tcPr>
          <w:p w14:paraId="13DC79AA" w14:textId="195BF5C9" w:rsidR="00532765" w:rsidRPr="00E45750" w:rsidRDefault="00C36B8F" w:rsidP="00532765">
            <w:pPr>
              <w:spacing w:after="0"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DengXian" w:hAnsi="Times New Roman" w:cs="Times New Roman" w:hint="eastAsia"/>
                <w:color w:val="000000"/>
                <w:sz w:val="20"/>
                <w:szCs w:val="20"/>
              </w:rPr>
              <w:t>0</w:t>
            </w:r>
            <w:r w:rsidRPr="00E45750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1843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C342F6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ater hyacinth 250/1h</w:t>
            </w:r>
          </w:p>
        </w:tc>
        <w:tc>
          <w:tcPr>
            <w:tcW w:w="1417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90C12B5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e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2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/Fe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3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Co-precipitated magnetic BC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F3686B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:200 (solid: solution v/v)</w:t>
            </w:r>
          </w:p>
        </w:tc>
        <w:tc>
          <w:tcPr>
            <w:tcW w:w="219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9DBEA7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tch adsorption experiments</w:t>
            </w:r>
          </w:p>
        </w:tc>
        <w:tc>
          <w:tcPr>
            <w:tcW w:w="1354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4BE76A1" w14:textId="1C5A387E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s(V)</w:t>
            </w:r>
          </w:p>
        </w:tc>
        <w:tc>
          <w:tcPr>
            <w:tcW w:w="1559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9D9B61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2 -105 mg/L</w:t>
            </w:r>
          </w:p>
          <w:p w14:paraId="702B3B49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(pH 5.3)</w:t>
            </w:r>
          </w:p>
        </w:tc>
        <w:tc>
          <w:tcPr>
            <w:tcW w:w="1843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58E62CB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.41 mg/g</w:t>
            </w:r>
          </w:p>
        </w:tc>
        <w:tc>
          <w:tcPr>
            <w:tcW w:w="1559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D7678D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Zhang&lt;/Author&gt;&lt;Year&gt;2016&lt;/Year&gt;&lt;RecNum&gt;29&lt;/RecNum&gt;&lt;DisplayText&gt;(Zhang et al., 2016)&lt;/DisplayText&gt;&lt;record&gt;&lt;rec-number&gt;29&lt;/rec-number&gt;&lt;foreign-keys&gt;&lt;key app="EN" db-id="f2pf0zev1ewadwew5ze5vwvpdfddx9vaz5fr" timestamp="0"&gt;29&lt;/key&gt;&lt;/foreign-keys&gt;&lt;ref-type name="Journal Article"&gt;17&lt;/ref-type&gt;&lt;contributors&gt;&lt;authors&gt;&lt;author&gt;Zhang, Feng&lt;/author&gt;&lt;author&gt;Wang, Xin&lt;/author&gt;&lt;author&gt;Xionghui, Ji&lt;/author&gt;&lt;author&gt;Ma, Lijuan&lt;/author&gt;&lt;/authors&gt;&lt;/contributors&gt;&lt;titles&gt;&lt;title&gt;Efficient arsenate removal by magnetite-modified water hyacinth biochar&lt;/title&gt;&lt;secondary-title&gt;Environmental Pollution&lt;/secondary-title&gt;&lt;/titles&gt;&lt;pages&gt;575-583&lt;/pages&gt;&lt;volume&gt;216&lt;/volume&gt;&lt;dates&gt;&lt;year&gt;2016&lt;/year&gt;&lt;/dates&gt;&lt;isbn&gt;0269-7491&lt;/isbn&gt;&lt;urls&gt;&lt;/urls&gt;&lt;/record&gt;&lt;/Cite&gt;&lt;/EndNote&gt;</w:instrTex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4575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Zhang et al., 2016)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8E0DA6" w:rsidRPr="00E45750" w14:paraId="29F0FB12" w14:textId="77777777" w:rsidTr="00E45750">
        <w:trPr>
          <w:trHeight w:val="230"/>
        </w:trPr>
        <w:tc>
          <w:tcPr>
            <w:tcW w:w="851" w:type="dxa"/>
            <w:vMerge/>
            <w:tcBorders>
              <w:left w:val="nil"/>
              <w:bottom w:val="nil"/>
              <w:right w:val="nil"/>
            </w:tcBorders>
          </w:tcPr>
          <w:p w14:paraId="4061743A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75B4BE7E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17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1FCD76B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BE0F039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F6C9812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412AA74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B21FBA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1C03BDE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FE9731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5F3B7FBA" w14:textId="77777777" w:rsidTr="00E45750">
        <w:trPr>
          <w:trHeight w:val="480"/>
        </w:trPr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</w:tcPr>
          <w:p w14:paraId="1CDCA07B" w14:textId="6D30AC33" w:rsidR="00532765" w:rsidRPr="00E45750" w:rsidRDefault="00C36B8F" w:rsidP="00532765">
            <w:pPr>
              <w:spacing w:after="0"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DengXian" w:hAnsi="Times New Roman" w:cs="Times New Roman" w:hint="eastAsia"/>
                <w:color w:val="000000"/>
                <w:sz w:val="20"/>
                <w:szCs w:val="20"/>
              </w:rPr>
              <w:t>0</w:t>
            </w:r>
            <w:r w:rsidRPr="00E45750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705585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ickory chips 600/2h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31ACA4A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e-impregnated BC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5CF33B4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g/L</w:t>
            </w:r>
          </w:p>
        </w:tc>
        <w:tc>
          <w:tcPr>
            <w:tcW w:w="21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8FF4A6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tch adsorption experiments</w:t>
            </w:r>
          </w:p>
        </w:tc>
        <w:tc>
          <w:tcPr>
            <w:tcW w:w="135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4D6ED66" w14:textId="4CB31839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s(V)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45E259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0.1- 55 mg/L</w:t>
            </w:r>
          </w:p>
          <w:p w14:paraId="0AD3F86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(pH ~5.8)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0ED6143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16 mg/g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031BD65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Hu&lt;/Author&gt;&lt;Year&gt;2015&lt;/Year&gt;&lt;RecNum&gt;23&lt;/RecNum&gt;&lt;DisplayText&gt;(Hu et al., 2015)&lt;/DisplayText&gt;&lt;record&gt;&lt;rec-number&gt;23&lt;/rec-number&gt;&lt;foreign-keys&gt;&lt;key app="EN" db-id="f2pf0zev1ewadwew5ze5vwvpdfddx9vaz5fr" timestamp="0"&gt;23&lt;/key&gt;&lt;/foreign-keys&gt;&lt;ref-type name="Journal Article"&gt;17&lt;/ref-type&gt;&lt;contributors&gt;&lt;authors&gt;&lt;author&gt;Hu, Xin&lt;/author&gt;&lt;author&gt;Ding, Zhuhong&lt;/author&gt;&lt;author&gt;Zimmerman, Andrew R&lt;/author&gt;&lt;author&gt;Wang, Shengsen&lt;/author&gt;&lt;author&gt;Gao, Bin&lt;/author&gt;&lt;/authors&gt;&lt;/contributors&gt;&lt;titles&gt;&lt;title&gt;Batch and column sorption of arsenic onto iron-impregnated biochar synthesized through hydrolysis&lt;/title&gt;&lt;secondary-title&gt;water research&lt;/secondary-title&gt;&lt;/titles&gt;&lt;periodical&gt;&lt;full-title&gt;Water research&lt;/full-title&gt;&lt;/periodical&gt;&lt;pages&gt;206-216&lt;/pages&gt;&lt;volume&gt;68&lt;/volume&gt;&lt;dates&gt;&lt;year&gt;2015&lt;/year&gt;&lt;/dates&gt;&lt;isbn&gt;0043-1354&lt;/isbn&gt;&lt;urls&gt;&lt;/urls&gt;&lt;/record&gt;&lt;/Cite&gt;&lt;/EndNote&gt;</w:instrTex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4575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Hu et al., 2015)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8E0DA6" w:rsidRPr="00E45750" w14:paraId="760F6E9F" w14:textId="77777777" w:rsidTr="00E45750">
        <w:trPr>
          <w:trHeight w:val="285"/>
        </w:trPr>
        <w:tc>
          <w:tcPr>
            <w:tcW w:w="851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</w:tcPr>
          <w:p w14:paraId="089FF554" w14:textId="7DE35251" w:rsidR="00532765" w:rsidRPr="00E45750" w:rsidRDefault="00C36B8F" w:rsidP="00532765">
            <w:pPr>
              <w:spacing w:after="0"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DengXian" w:hAnsi="Times New Roman" w:cs="Times New Roman" w:hint="eastAsia"/>
                <w:color w:val="000000"/>
                <w:sz w:val="20"/>
                <w:szCs w:val="20"/>
              </w:rPr>
              <w:t>0</w:t>
            </w:r>
            <w:r w:rsidRPr="00E45750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1843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B933EC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hestnut shell</w:t>
            </w:r>
          </w:p>
          <w:p w14:paraId="5ADC390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50/2h</w:t>
            </w:r>
          </w:p>
        </w:tc>
        <w:tc>
          <w:tcPr>
            <w:tcW w:w="1417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D848833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gnetic gelatin-modified BC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069F161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4g/L</w:t>
            </w:r>
          </w:p>
        </w:tc>
        <w:tc>
          <w:tcPr>
            <w:tcW w:w="219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B5E02D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tch adsorption experiments</w:t>
            </w:r>
          </w:p>
        </w:tc>
        <w:tc>
          <w:tcPr>
            <w:tcW w:w="1354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09EA0AE" w14:textId="77B05D0E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s(V)</w:t>
            </w:r>
          </w:p>
        </w:tc>
        <w:tc>
          <w:tcPr>
            <w:tcW w:w="1559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087191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0.2–50 mg/L </w:t>
            </w:r>
          </w:p>
          <w:p w14:paraId="09DB4894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pH 4)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C7BFD8E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3.15 mg/g (25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o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)</w:t>
            </w:r>
          </w:p>
        </w:tc>
        <w:tc>
          <w:tcPr>
            <w:tcW w:w="1559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F6AFA4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Zhou&lt;/Author&gt;&lt;Year&gt;2017&lt;/Year&gt;&lt;RecNum&gt;22&lt;/RecNum&gt;&lt;DisplayText&gt;(Zhou et al., 2017)&lt;/DisplayText&gt;&lt;record&gt;&lt;rec-number&gt;22&lt;/rec-number&gt;&lt;foreign-keys&gt;&lt;key app="EN" db-id="f2pf0zev1ewadwew5ze5vwvpdfddx9vaz5fr" timestamp="0"&gt;22&lt;/key&gt;&lt;/foreign-keys&gt;&lt;ref-type name="Journal Article"&gt;17&lt;/ref-type&gt;&lt;contributors&gt;&lt;authors&gt;&lt;author&gt;Zhou, Zan&lt;/author&gt;&lt;author&gt;Liu, Yun-guo&lt;/author&gt;&lt;author&gt;Liu, Shao-bo&lt;/author&gt;&lt;author&gt;Liu, Hong-yu&lt;/author&gt;&lt;author&gt;Zeng, Guang-ming&lt;/author&gt;&lt;author&gt;Tan, Xiao-fei&lt;/author&gt;&lt;author&gt;Yang, Chun-ping&lt;/author&gt;&lt;author&gt;Ding, Yang&lt;/author&gt;&lt;author&gt;Yan, Zhi-li&lt;/author&gt;&lt;author&gt;Cai, Xiao-xi&lt;/author&gt;&lt;/authors&gt;&lt;/contributors&gt;&lt;titles&gt;&lt;title&gt;Sorption performance and mechanisms of arsenic (V) removal by magnetic gelatin-modified biochar&lt;/title&gt;&lt;secondary-title&gt;Chemical Engineering Journal&lt;/secondary-title&gt;&lt;/titles&gt;&lt;pages&gt;223-231&lt;/pages&gt;&lt;volume&gt;314&lt;/volume&gt;&lt;dates&gt;&lt;year&gt;2017&lt;/year&gt;&lt;/dates&gt;&lt;isbn&gt;1385-8947&lt;/isbn&gt;&lt;urls&gt;&lt;/urls&gt;&lt;/record&gt;&lt;/Cite&gt;&lt;/EndNote&gt;</w:instrTex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4575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Zhou et al., 2017)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8E0DA6" w:rsidRPr="00E45750" w14:paraId="6F450481" w14:textId="77777777" w:rsidTr="00E45750">
        <w:trPr>
          <w:trHeight w:val="285"/>
        </w:trPr>
        <w:tc>
          <w:tcPr>
            <w:tcW w:w="851" w:type="dxa"/>
            <w:vMerge/>
            <w:tcBorders>
              <w:left w:val="nil"/>
              <w:right w:val="nil"/>
            </w:tcBorders>
          </w:tcPr>
          <w:p w14:paraId="4913AFE4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34F877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17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D0D68BA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67788C1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2C61E3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5821679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AA4E86B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374F6C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6.89 mg/g (35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o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)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488CD9E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23308943" w14:textId="77777777" w:rsidTr="00E45750">
        <w:trPr>
          <w:trHeight w:val="285"/>
        </w:trPr>
        <w:tc>
          <w:tcPr>
            <w:tcW w:w="851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45CACE7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05F599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1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34FDA039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00F8696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54F12F59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43B23E6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80FD46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hideMark/>
          </w:tcPr>
          <w:p w14:paraId="025419A3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9.15 mg/g (45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o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)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09C9F109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E45750" w:rsidRPr="00E45750" w14:paraId="5806E938" w14:textId="77777777" w:rsidTr="00E45750">
        <w:trPr>
          <w:trHeight w:val="240"/>
        </w:trPr>
        <w:tc>
          <w:tcPr>
            <w:tcW w:w="851" w:type="dxa"/>
            <w:vMerge w:val="restart"/>
            <w:tcBorders>
              <w:top w:val="single" w:sz="4" w:space="0" w:color="auto"/>
            </w:tcBorders>
            <w:shd w:val="clear" w:color="000000" w:fill="FFFFFF"/>
          </w:tcPr>
          <w:p w14:paraId="180EA283" w14:textId="0938B753" w:rsidR="00E2688C" w:rsidRPr="00E45750" w:rsidRDefault="00C36B8F" w:rsidP="00532765">
            <w:pPr>
              <w:spacing w:after="0"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DengXian" w:hAnsi="Times New Roman" w:cs="Times New Roman" w:hint="eastAsia"/>
                <w:color w:val="000000"/>
                <w:sz w:val="20"/>
                <w:szCs w:val="20"/>
              </w:rPr>
              <w:t>0</w:t>
            </w:r>
            <w:r w:rsidRPr="00E45750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9</w:t>
            </w:r>
          </w:p>
        </w:tc>
        <w:tc>
          <w:tcPr>
            <w:tcW w:w="1843" w:type="dxa"/>
            <w:vMerge w:val="restart"/>
            <w:tcBorders>
              <w:top w:val="single" w:sz="4" w:space="0" w:color="auto"/>
            </w:tcBorders>
            <w:shd w:val="clear" w:color="000000" w:fill="FFFFFF"/>
            <w:hideMark/>
          </w:tcPr>
          <w:p w14:paraId="047D46E6" w14:textId="77777777" w:rsidR="00E2688C" w:rsidRPr="00E45750" w:rsidRDefault="00E2688C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ak wood ~500/NA</w:t>
            </w:r>
          </w:p>
        </w:tc>
        <w:tc>
          <w:tcPr>
            <w:tcW w:w="1417" w:type="dxa"/>
            <w:vMerge w:val="restart"/>
            <w:tcBorders>
              <w:top w:val="single" w:sz="4" w:space="0" w:color="auto"/>
            </w:tcBorders>
            <w:shd w:val="clear" w:color="000000" w:fill="FFFFFF"/>
            <w:hideMark/>
          </w:tcPr>
          <w:p w14:paraId="551587B9" w14:textId="77777777" w:rsidR="00E2688C" w:rsidRPr="00E45750" w:rsidRDefault="00E2688C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riginal BC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</w:tcBorders>
            <w:shd w:val="clear" w:color="000000" w:fill="FFFFFF"/>
            <w:hideMark/>
          </w:tcPr>
          <w:p w14:paraId="36049774" w14:textId="77777777" w:rsidR="00E2688C" w:rsidRPr="00E45750" w:rsidRDefault="00E2688C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 g/L</w:t>
            </w:r>
          </w:p>
        </w:tc>
        <w:tc>
          <w:tcPr>
            <w:tcW w:w="2190" w:type="dxa"/>
            <w:vMerge w:val="restart"/>
            <w:tcBorders>
              <w:top w:val="single" w:sz="4" w:space="0" w:color="auto"/>
            </w:tcBorders>
            <w:shd w:val="clear" w:color="000000" w:fill="FFFFFF"/>
            <w:hideMark/>
          </w:tcPr>
          <w:p w14:paraId="69330F69" w14:textId="77777777" w:rsidR="00E2688C" w:rsidRPr="00E45750" w:rsidRDefault="00E2688C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tch adsorption experiments</w:t>
            </w:r>
          </w:p>
        </w:tc>
        <w:tc>
          <w:tcPr>
            <w:tcW w:w="1354" w:type="dxa"/>
            <w:tcBorders>
              <w:top w:val="single" w:sz="4" w:space="0" w:color="auto"/>
            </w:tcBorders>
            <w:shd w:val="clear" w:color="000000" w:fill="FFFFFF"/>
            <w:hideMark/>
          </w:tcPr>
          <w:p w14:paraId="66E319EA" w14:textId="59B7C351" w:rsidR="00E2688C" w:rsidRPr="00E45750" w:rsidRDefault="00E2688C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s</w:t>
            </w:r>
            <w:r w:rsidR="00EA71C5"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(III) 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shd w:val="clear" w:color="000000" w:fill="FFFFFF"/>
            <w:hideMark/>
          </w:tcPr>
          <w:p w14:paraId="31661FFE" w14:textId="77777777" w:rsidR="00E2688C" w:rsidRPr="00E45750" w:rsidRDefault="00E2688C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5-7.0 mg/L</w:t>
            </w:r>
          </w:p>
          <w:p w14:paraId="35E62206" w14:textId="37D7516B" w:rsidR="00E2688C" w:rsidRPr="00E45750" w:rsidRDefault="00E2688C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pH 7.0)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shd w:val="clear" w:color="000000" w:fill="FFFFFF"/>
            <w:hideMark/>
          </w:tcPr>
          <w:p w14:paraId="0FCA29D4" w14:textId="3BCE25A2" w:rsidR="00E2688C" w:rsidRPr="00E45750" w:rsidRDefault="00E2688C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~3.16 mg/g</w:t>
            </w:r>
          </w:p>
        </w:tc>
        <w:tc>
          <w:tcPr>
            <w:tcW w:w="1559" w:type="dxa"/>
            <w:vMerge w:val="restart"/>
            <w:tcBorders>
              <w:top w:val="single" w:sz="4" w:space="0" w:color="auto"/>
              <w:left w:val="nil"/>
            </w:tcBorders>
            <w:shd w:val="clear" w:color="000000" w:fill="FFFFFF"/>
            <w:hideMark/>
          </w:tcPr>
          <w:p w14:paraId="782C56B2" w14:textId="77777777" w:rsidR="00E2688C" w:rsidRPr="00E45750" w:rsidRDefault="00E2688C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Niazi&lt;/Author&gt;&lt;Year&gt;2017&lt;/Year&gt;&lt;RecNum&gt;31&lt;/RecNum&gt;&lt;DisplayText&gt;(Niazi et al., 2017b)&lt;/DisplayText&gt;&lt;record&gt;&lt;rec-number&gt;31&lt;/rec-number&gt;&lt;foreign-keys&gt;&lt;key app="EN" db-id="f2pf0zev1ewadwew5ze5vwvpdfddx9vaz5fr" timestamp="0"&gt;31&lt;/key&gt;&lt;/foreign-keys&gt;&lt;ref-type name="Journal Article"&gt;17&lt;/ref-type&gt;&lt;contributors&gt;&lt;authors&gt;&lt;author&gt;Niazi, Nabeel Khan&lt;/author&gt;&lt;author&gt;Bibi, Irshad&lt;/author&gt;&lt;author&gt;Shahid, Muhammad&lt;/author&gt;&lt;author&gt;Ok, Yong Sik&lt;/author&gt;&lt;author&gt;Shaheen, Sabry M&lt;/author&gt;&lt;author&gt;Rinklebe, Jörg&lt;/author&gt;&lt;author&gt;Wang, Hailong&lt;/author&gt;&lt;author&gt;Murtaza, Behzad&lt;/author&gt;&lt;author&gt;Islam, Ejazul&lt;/author&gt;&lt;author&gt;Nawaz, M Farrakh&lt;/author&gt;&lt;/authors&gt;&lt;/contributors&gt;&lt;titles&gt;&lt;title&gt;Arsenic removal by Japanese oak wood biochar in aqueous solutions and well water: Investigating arsenic fate using integrated spectroscopic and microscopic techniques&lt;/title&gt;&lt;secondary-title&gt;Science of The Total Environment&lt;/secondary-title&gt;&lt;/titles&gt;&lt;dates&gt;&lt;year&gt;2017&lt;/year&gt;&lt;/dates&gt;&lt;isbn&gt;0048-9697&lt;/isbn&gt;&lt;urls&gt;&lt;/urls&gt;&lt;/record&gt;&lt;/Cite&gt;&lt;/EndNote&gt;</w:instrTex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4575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Niazi et al., 2017b)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E45750" w:rsidRPr="00E45750" w14:paraId="5AC10BD6" w14:textId="77777777" w:rsidTr="00E45750">
        <w:trPr>
          <w:trHeight w:val="511"/>
        </w:trPr>
        <w:tc>
          <w:tcPr>
            <w:tcW w:w="851" w:type="dxa"/>
            <w:vMerge/>
            <w:tcBorders>
              <w:bottom w:val="single" w:sz="4" w:space="0" w:color="auto"/>
            </w:tcBorders>
          </w:tcPr>
          <w:p w14:paraId="1C2DDB3E" w14:textId="77777777" w:rsidR="00E2688C" w:rsidRPr="00E45750" w:rsidRDefault="00E2688C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vMerge/>
            <w:tcBorders>
              <w:bottom w:val="single" w:sz="4" w:space="0" w:color="auto"/>
            </w:tcBorders>
            <w:hideMark/>
          </w:tcPr>
          <w:p w14:paraId="2640A175" w14:textId="77777777" w:rsidR="00E2688C" w:rsidRPr="00E45750" w:rsidRDefault="00E2688C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17" w:type="dxa"/>
            <w:vMerge/>
            <w:tcBorders>
              <w:bottom w:val="single" w:sz="4" w:space="0" w:color="auto"/>
            </w:tcBorders>
            <w:hideMark/>
          </w:tcPr>
          <w:p w14:paraId="187EC75E" w14:textId="77777777" w:rsidR="00E2688C" w:rsidRPr="00E45750" w:rsidRDefault="00E2688C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bottom w:val="single" w:sz="4" w:space="0" w:color="auto"/>
            </w:tcBorders>
            <w:hideMark/>
          </w:tcPr>
          <w:p w14:paraId="52B32E06" w14:textId="77777777" w:rsidR="00E2688C" w:rsidRPr="00E45750" w:rsidRDefault="00E2688C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bottom w:val="single" w:sz="4" w:space="0" w:color="auto"/>
            </w:tcBorders>
            <w:hideMark/>
          </w:tcPr>
          <w:p w14:paraId="3EF983F5" w14:textId="77777777" w:rsidR="00E2688C" w:rsidRPr="00E45750" w:rsidRDefault="00E2688C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tcBorders>
              <w:bottom w:val="single" w:sz="4" w:space="0" w:color="auto"/>
            </w:tcBorders>
            <w:shd w:val="clear" w:color="000000" w:fill="FFFFFF"/>
            <w:hideMark/>
          </w:tcPr>
          <w:p w14:paraId="05481770" w14:textId="78B7E0AB" w:rsidR="00E2688C" w:rsidRPr="00E45750" w:rsidRDefault="00E2688C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s(V)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shd w:val="clear" w:color="000000" w:fill="FFFFFF"/>
            <w:hideMark/>
          </w:tcPr>
          <w:p w14:paraId="39B7D777" w14:textId="77777777" w:rsidR="00E2688C" w:rsidRPr="00E45750" w:rsidRDefault="00E2688C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0.05-7.0 mg/L </w:t>
            </w:r>
          </w:p>
          <w:p w14:paraId="5CD1B769" w14:textId="77777777" w:rsidR="00E2688C" w:rsidRPr="00E45750" w:rsidRDefault="00E2688C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pH 6.0)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shd w:val="clear" w:color="000000" w:fill="FFFFFF"/>
            <w:hideMark/>
          </w:tcPr>
          <w:p w14:paraId="73AC803B" w14:textId="04C748D7" w:rsidR="00E2688C" w:rsidRPr="00E45750" w:rsidRDefault="00E2688C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~3.89 mg/g</w:t>
            </w:r>
          </w:p>
        </w:tc>
        <w:tc>
          <w:tcPr>
            <w:tcW w:w="1559" w:type="dxa"/>
            <w:vMerge/>
            <w:tcBorders>
              <w:left w:val="nil"/>
              <w:bottom w:val="single" w:sz="4" w:space="0" w:color="auto"/>
            </w:tcBorders>
            <w:hideMark/>
          </w:tcPr>
          <w:p w14:paraId="58B60A96" w14:textId="77777777" w:rsidR="00E2688C" w:rsidRPr="00E45750" w:rsidRDefault="00E2688C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71ECE276" w14:textId="77777777" w:rsidTr="00E45750">
        <w:trPr>
          <w:trHeight w:val="395"/>
        </w:trPr>
        <w:tc>
          <w:tcPr>
            <w:tcW w:w="851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</w:tcPr>
          <w:p w14:paraId="05ABD0D0" w14:textId="51F650DC" w:rsidR="00532765" w:rsidRPr="00E45750" w:rsidRDefault="00C36B8F" w:rsidP="00532765">
            <w:pPr>
              <w:spacing w:after="0"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DengXian" w:hAnsi="Times New Roman" w:cs="Times New Roman" w:hint="eastAsia"/>
                <w:color w:val="000000"/>
                <w:sz w:val="20"/>
                <w:szCs w:val="20"/>
              </w:rPr>
              <w:t>1</w:t>
            </w:r>
            <w:r w:rsidRPr="00E45750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B767B6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erilla leaves 300/NA</w:t>
            </w:r>
          </w:p>
        </w:tc>
        <w:tc>
          <w:tcPr>
            <w:tcW w:w="1417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B68EEF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riginal BC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3A45DB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 g/L</w:t>
            </w:r>
          </w:p>
        </w:tc>
        <w:tc>
          <w:tcPr>
            <w:tcW w:w="219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3AAE86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tch adsorption experiments</w:t>
            </w:r>
          </w:p>
        </w:tc>
        <w:tc>
          <w:tcPr>
            <w:tcW w:w="135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EA28B7C" w14:textId="273F12F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s</w:t>
            </w:r>
            <w:r w:rsidR="00EA71C5"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III)</w:t>
            </w:r>
          </w:p>
        </w:tc>
        <w:tc>
          <w:tcPr>
            <w:tcW w:w="1559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CCE0C9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0.05-7.0 mg/L </w:t>
            </w:r>
          </w:p>
          <w:p w14:paraId="27C67A1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pH ~7.0)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447824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~ 4.71 mg/g</w:t>
            </w:r>
          </w:p>
        </w:tc>
        <w:tc>
          <w:tcPr>
            <w:tcW w:w="1559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FF0BF7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Niazi&lt;/Author&gt;&lt;Year&gt;2017&lt;/Year&gt;&lt;RecNum&gt;32&lt;/RecNum&gt;&lt;DisplayText&gt;(Niazi et al., 2017a)&lt;/DisplayText&gt;&lt;record&gt;&lt;rec-number&gt;32&lt;/rec-number&gt;&lt;foreign-keys&gt;&lt;key app="EN" db-id="f2pf0zev1ewadwew5ze5vwvpdfddx9vaz5fr" timestamp="0"&gt;32&lt;/key&gt;&lt;/foreign-keys&gt;&lt;ref-type name="Journal Article"&gt;17&lt;/ref-type&gt;&lt;contributors&gt;&lt;authors&gt;&lt;author&gt;Niazi, Nabeel Khan&lt;/author&gt;&lt;author&gt;Bibi, Irshad&lt;/author&gt;&lt;author&gt;Shahid, Muhammad&lt;/author&gt;&lt;author&gt;Ok, Yong Sik&lt;/author&gt;&lt;author&gt;Burton, Edward D&lt;/author&gt;&lt;author&gt;Wang, Hailong&lt;/author&gt;&lt;author&gt;Shaheen, Sabry M&lt;/author&gt;&lt;author&gt;Rinklebe, Jörg&lt;/author&gt;&lt;author&gt;Lüttge, Andreas&lt;/author&gt;&lt;/authors&gt;&lt;/contributors&gt;&lt;titles&gt;&lt;title&gt;Arsenic removal by perilla leaf biochar in aqueous solutions and groundwater: An integrated spectroscopic and microscopic examination&lt;/title&gt;&lt;secondary-title&gt;Environmental Pollution&lt;/secondary-title&gt;&lt;/titles&gt;&lt;dates&gt;&lt;year&gt;2017&lt;/year&gt;&lt;/dates&gt;&lt;isbn&gt;0269-7491&lt;/isbn&gt;&lt;urls&gt;&lt;/urls&gt;&lt;/record&gt;&lt;/Cite&gt;&lt;/EndNote&gt;</w:instrTex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4575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Niazi et al., 2017a)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8E0DA6" w:rsidRPr="00E45750" w14:paraId="410D15D1" w14:textId="77777777" w:rsidTr="00E45750">
        <w:trPr>
          <w:trHeight w:val="350"/>
        </w:trPr>
        <w:tc>
          <w:tcPr>
            <w:tcW w:w="851" w:type="dxa"/>
            <w:vMerge/>
            <w:tcBorders>
              <w:left w:val="nil"/>
              <w:right w:val="nil"/>
            </w:tcBorders>
            <w:shd w:val="clear" w:color="000000" w:fill="FFFFFF"/>
          </w:tcPr>
          <w:p w14:paraId="27B8B13E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3747269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erilla leaves 700/NA</w:t>
            </w:r>
          </w:p>
        </w:tc>
        <w:tc>
          <w:tcPr>
            <w:tcW w:w="1417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5560CA5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130025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9D77D42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AED0DCB" w14:textId="15BD00FC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s</w:t>
            </w:r>
            <w:r w:rsidR="00EA71C5"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(III) 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336DCCA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AC12C7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~11.01 mg/g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B561915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601D7762" w14:textId="77777777" w:rsidTr="00E45750">
        <w:trPr>
          <w:trHeight w:val="240"/>
        </w:trPr>
        <w:tc>
          <w:tcPr>
            <w:tcW w:w="851" w:type="dxa"/>
            <w:vMerge/>
            <w:tcBorders>
              <w:left w:val="nil"/>
              <w:right w:val="nil"/>
            </w:tcBorders>
            <w:shd w:val="clear" w:color="000000" w:fill="FFFFFF"/>
          </w:tcPr>
          <w:p w14:paraId="2E0ACEF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FB1A91F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erilla leaves 300/NA</w:t>
            </w:r>
          </w:p>
        </w:tc>
        <w:tc>
          <w:tcPr>
            <w:tcW w:w="1417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DB20599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18D717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A467C2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D15DE86" w14:textId="0EDB8291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s</w:t>
            </w:r>
            <w:r w:rsidR="00EA71C5"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V)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7B06B7C5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BC4F72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~3.85 mg/g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DDC866B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42750DEC" w14:textId="77777777" w:rsidTr="00E45750">
        <w:trPr>
          <w:trHeight w:val="240"/>
        </w:trPr>
        <w:tc>
          <w:tcPr>
            <w:tcW w:w="851" w:type="dxa"/>
            <w:vMerge/>
            <w:tcBorders>
              <w:left w:val="nil"/>
              <w:right w:val="nil"/>
            </w:tcBorders>
            <w:shd w:val="clear" w:color="000000" w:fill="FFFFFF"/>
          </w:tcPr>
          <w:p w14:paraId="6579D38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DB3BABB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erilla leaves 700/NA</w:t>
            </w:r>
          </w:p>
        </w:tc>
        <w:tc>
          <w:tcPr>
            <w:tcW w:w="1417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30F5A9F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F14529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9B03F2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97255D0" w14:textId="48DA21BF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s(V)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252E654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15AEF39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~7.21 mg/g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D64E36A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3C980231" w14:textId="77777777" w:rsidTr="00E45750">
        <w:trPr>
          <w:trHeight w:val="240"/>
        </w:trPr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</w:tcPr>
          <w:p w14:paraId="00ECE8D6" w14:textId="2E324605" w:rsidR="00532765" w:rsidRPr="00E45750" w:rsidRDefault="00C36B8F" w:rsidP="00532765">
            <w:pPr>
              <w:spacing w:after="0"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DengXian" w:hAnsi="Times New Roman" w:cs="Times New Roman" w:hint="eastAsia"/>
                <w:color w:val="000000"/>
                <w:sz w:val="20"/>
                <w:szCs w:val="20"/>
              </w:rPr>
              <w:t>1</w:t>
            </w:r>
            <w:r w:rsidRPr="00E45750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BACF88B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A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FFFFFF"/>
            <w:hideMark/>
          </w:tcPr>
          <w:p w14:paraId="55C7A9B5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hAnsi="Times New Roman" w:cs="Times New Roman"/>
                <w:color w:val="231F20"/>
                <w:sz w:val="20"/>
                <w:szCs w:val="20"/>
                <w:lang w:eastAsia="ko-KR"/>
              </w:rPr>
              <w:t>Fe2O3</w:t>
            </w:r>
            <w:r w:rsidRPr="00E45750">
              <w:rPr>
                <w:rFonts w:ascii="Times New Roman" w:hAnsi="Times New Roman" w:cs="Times New Roman"/>
                <w:sz w:val="20"/>
                <w:szCs w:val="20"/>
                <w:lang w:eastAsia="ko-KR"/>
              </w:rPr>
              <w:t xml:space="preserve"> supported CNT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FFFFFF"/>
            <w:hideMark/>
          </w:tcPr>
          <w:p w14:paraId="67C65ACF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hAnsi="Times New Roman" w:cs="Times New Roman"/>
                <w:sz w:val="20"/>
                <w:szCs w:val="20"/>
                <w:lang w:eastAsia="ko-KR"/>
              </w:rPr>
              <w:t>0.5 g/L</w:t>
            </w:r>
          </w:p>
        </w:tc>
        <w:tc>
          <w:tcPr>
            <w:tcW w:w="2190" w:type="dxa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FFFFFF"/>
            <w:hideMark/>
          </w:tcPr>
          <w:p w14:paraId="3F96957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tch adsorption experiments</w:t>
            </w:r>
          </w:p>
        </w:tc>
        <w:tc>
          <w:tcPr>
            <w:tcW w:w="1354" w:type="dxa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FFFFFF"/>
            <w:hideMark/>
          </w:tcPr>
          <w:p w14:paraId="0EF096AE" w14:textId="734D7DF1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hAnsi="Times New Roman" w:cs="Times New Roman"/>
                <w:sz w:val="20"/>
                <w:szCs w:val="20"/>
                <w:lang w:eastAsia="ko-KR"/>
              </w:rPr>
              <w:t>Sb</w:t>
            </w:r>
            <w:r w:rsidR="00EA71C5" w:rsidRPr="00E45750">
              <w:rPr>
                <w:rFonts w:ascii="Times New Roman" w:hAnsi="Times New Roman" w:cs="Times New Roman"/>
                <w:sz w:val="20"/>
                <w:szCs w:val="20"/>
                <w:lang w:eastAsia="ko-KR"/>
              </w:rPr>
              <w:t xml:space="preserve"> </w:t>
            </w:r>
            <w:r w:rsidRPr="00E45750">
              <w:rPr>
                <w:rFonts w:ascii="Times New Roman" w:hAnsi="Times New Roman" w:cs="Times New Roman"/>
                <w:sz w:val="20"/>
                <w:szCs w:val="20"/>
                <w:lang w:eastAsia="ko-KR"/>
              </w:rPr>
              <w:t>(III)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FFFFFF"/>
            <w:hideMark/>
          </w:tcPr>
          <w:p w14:paraId="3ED1374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hAnsi="Times New Roman" w:cs="Times New Roman"/>
                <w:sz w:val="20"/>
                <w:szCs w:val="20"/>
                <w:lang w:eastAsia="ko-KR"/>
              </w:rPr>
              <w:t>1.5 mg/L (pH 7)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BED60A2" w14:textId="7C56ECA3" w:rsidR="00532765" w:rsidRPr="00E45750" w:rsidRDefault="00532765" w:rsidP="0053276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ko-KR"/>
              </w:rPr>
            </w:pPr>
            <w:r w:rsidRPr="00E45750">
              <w:rPr>
                <w:rFonts w:ascii="Times New Roman" w:hAnsi="Times New Roman" w:cs="Times New Roman"/>
                <w:sz w:val="20"/>
                <w:szCs w:val="20"/>
                <w:lang w:eastAsia="ko-KR"/>
              </w:rPr>
              <w:t>6.23 mg/g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FFFFFF"/>
            <w:hideMark/>
          </w:tcPr>
          <w:p w14:paraId="5035D77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Yu&lt;/Author&gt;&lt;Year&gt;2013&lt;/Year&gt;&lt;RecNum&gt;183&lt;/RecNum&gt;&lt;DisplayText&gt;(Yu et al., 2013)&lt;/DisplayText&gt;&lt;record&gt;&lt;rec-number&gt;183&lt;/rec-number&gt;&lt;foreign-keys&gt;&lt;key app="EN" db-id="f2pf0zev1ewadwew5ze5vwvpdfddx9vaz5fr" timestamp="0"&gt;183&lt;/key&gt;&lt;/foreign-keys&gt;&lt;ref-type name="Journal Article"&gt;17&lt;/ref-type&gt;&lt;contributors&gt;&lt;authors&gt;&lt;author&gt;Yu, Tingchao&lt;/author&gt;&lt;author&gt;Zeng, Chao&lt;/author&gt;&lt;author&gt;Ye, Miaomiao&lt;/author&gt;&lt;author&gt;Shao, Yu&lt;/author&gt;&lt;/authors&gt;&lt;/contributors&gt;&lt;titles&gt;&lt;title&gt;The adsorption of Sb (III) in aqueous solution by Fe2O3-modified carbon nanotubes&lt;/title&gt;&lt;secondary-title&gt;Water Science and Technology&lt;/secondary-title&gt;&lt;/titles&gt;&lt;periodical&gt;&lt;full-title&gt;Water Science and Technology&lt;/full-title&gt;&lt;/periodical&gt;&lt;pages&gt;658-664&lt;/pages&gt;&lt;volume&gt;68&lt;/volume&gt;&lt;number&gt;3&lt;/number&gt;&lt;dates&gt;&lt;year&gt;2013&lt;/year&gt;&lt;/dates&gt;&lt;isbn&gt;0273-1223&lt;/isbn&gt;&lt;urls&gt;&lt;/urls&gt;&lt;/record&gt;&lt;/Cite&gt;&lt;/EndNote&gt;</w:instrTex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4575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Yu et al., 2013)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8E0DA6" w:rsidRPr="00E45750" w14:paraId="3DAC1F67" w14:textId="77777777" w:rsidTr="00E45750">
        <w:trPr>
          <w:trHeight w:val="240"/>
        </w:trPr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</w:tcPr>
          <w:p w14:paraId="2E98E559" w14:textId="0C2B00CD" w:rsidR="00532765" w:rsidRPr="00E45750" w:rsidRDefault="00C36B8F" w:rsidP="00532765">
            <w:pPr>
              <w:spacing w:after="0"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DengXian" w:hAnsi="Times New Roman" w:cs="Times New Roman" w:hint="eastAsia"/>
                <w:color w:val="000000"/>
                <w:sz w:val="20"/>
                <w:szCs w:val="20"/>
              </w:rPr>
              <w:t>1</w:t>
            </w:r>
            <w:r w:rsidRPr="00E45750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AA34F1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ine sawdust 300/2h</w:t>
            </w:r>
          </w:p>
        </w:tc>
        <w:tc>
          <w:tcPr>
            <w:tcW w:w="1417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FFFFFF"/>
            <w:hideMark/>
          </w:tcPr>
          <w:p w14:paraId="261EE5D3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riginal BC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FFFFFF"/>
            <w:hideMark/>
          </w:tcPr>
          <w:p w14:paraId="0A63A4C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 g/L</w:t>
            </w:r>
          </w:p>
        </w:tc>
        <w:tc>
          <w:tcPr>
            <w:tcW w:w="219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FFFFFF"/>
            <w:hideMark/>
          </w:tcPr>
          <w:p w14:paraId="2BB5009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tch adsorption experiments</w:t>
            </w:r>
          </w:p>
        </w:tc>
        <w:tc>
          <w:tcPr>
            <w:tcW w:w="1354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FFFFFF"/>
            <w:hideMark/>
          </w:tcPr>
          <w:p w14:paraId="59E497B1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mmonium</w:t>
            </w:r>
          </w:p>
        </w:tc>
        <w:tc>
          <w:tcPr>
            <w:tcW w:w="1559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FFFFFF"/>
            <w:hideMark/>
          </w:tcPr>
          <w:p w14:paraId="319C3E4A" w14:textId="1892FF91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 - 100 mg/L (pH 7)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20E6051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.38 mg/g</w:t>
            </w:r>
          </w:p>
        </w:tc>
        <w:tc>
          <w:tcPr>
            <w:tcW w:w="1559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FFFFFF"/>
            <w:hideMark/>
          </w:tcPr>
          <w:p w14:paraId="698F689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Yang&lt;/Author&gt;&lt;Year&gt;2017&lt;/Year&gt;&lt;RecNum&gt;25&lt;/RecNum&gt;&lt;DisplayText&gt;(Yang et al., 2017)&lt;/DisplayText&gt;&lt;record&gt;&lt;rec-number&gt;25&lt;/rec-number&gt;&lt;foreign-keys&gt;&lt;key app="EN" db-id="f2pf0zev1ewadwew5ze5vwvpdfddx9vaz5fr" timestamp="0"&gt;25&lt;/key&gt;&lt;/foreign-keys&gt;&lt;ref-type name="Journal Article"&gt;17&lt;/ref-type&gt;&lt;contributors&gt;&lt;authors&gt;&lt;author&gt;Yang, Hye In&lt;/author&gt;&lt;author&gt;Lou, Kangyi&lt;/author&gt;&lt;author&gt;Rajapaksha, Anushka Upamali&lt;/author&gt;&lt;author&gt;Ok, Yong Sik&lt;/author&gt;&lt;author&gt;Anyia, Anthony O&lt;/author&gt;&lt;author&gt;Chang, Scott X&lt;/author&gt;&lt;/authors&gt;&lt;/contributors&gt;&lt;titles&gt;&lt;title&gt;Adsorption of ammonium in aqueous solutions by pine sawdust and wheat straw biochars&lt;/title&gt;&lt;secondary-title&gt;Environmental Science and Pollution Research&lt;/secondary-title&gt;&lt;/titles&gt;&lt;pages&gt;1-10&lt;/pages&gt;&lt;dates&gt;&lt;year&gt;2017&lt;/year&gt;&lt;/dates&gt;&lt;isbn&gt;0944-1344&lt;/isbn&gt;&lt;urls&gt;&lt;/urls&gt;&lt;/record&gt;&lt;/Cite&gt;&lt;/EndNote&gt;</w:instrTex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4575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Yang et al., 2017)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8E0DA6" w:rsidRPr="00E45750" w14:paraId="26AC738D" w14:textId="77777777" w:rsidTr="00E45750">
        <w:trPr>
          <w:trHeight w:val="24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14:paraId="0F3D954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8938221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ine sawdust 550/2h</w:t>
            </w:r>
          </w:p>
        </w:tc>
        <w:tc>
          <w:tcPr>
            <w:tcW w:w="1417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hideMark/>
          </w:tcPr>
          <w:p w14:paraId="5DF40992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hideMark/>
          </w:tcPr>
          <w:p w14:paraId="7620213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hideMark/>
          </w:tcPr>
          <w:p w14:paraId="49A752D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hideMark/>
          </w:tcPr>
          <w:p w14:paraId="3322A2F5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hideMark/>
          </w:tcPr>
          <w:p w14:paraId="52D24D1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8E4857B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37 mg/g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hideMark/>
          </w:tcPr>
          <w:p w14:paraId="6A71B151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027BCDEC" w14:textId="77777777" w:rsidTr="00E45750">
        <w:trPr>
          <w:trHeight w:val="240"/>
        </w:trPr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</w:tcPr>
          <w:p w14:paraId="40D9BD1E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hideMark/>
          </w:tcPr>
          <w:p w14:paraId="7C38FA04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heat straw 550/2h</w:t>
            </w:r>
          </w:p>
        </w:tc>
        <w:tc>
          <w:tcPr>
            <w:tcW w:w="1417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hideMark/>
          </w:tcPr>
          <w:p w14:paraId="30DC6EA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hideMark/>
          </w:tcPr>
          <w:p w14:paraId="138DD89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hideMark/>
          </w:tcPr>
          <w:p w14:paraId="43BB874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hideMark/>
          </w:tcPr>
          <w:p w14:paraId="0C4187E3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hideMark/>
          </w:tcPr>
          <w:p w14:paraId="4906C1D1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hideMark/>
          </w:tcPr>
          <w:p w14:paraId="23464B2A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08 mg/g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hideMark/>
          </w:tcPr>
          <w:p w14:paraId="52C59F44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0D1E179E" w14:textId="77777777" w:rsidTr="00E45750">
        <w:trPr>
          <w:trHeight w:val="48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14:paraId="62977E85" w14:textId="372C2B81" w:rsidR="00532765" w:rsidRPr="00E45750" w:rsidRDefault="00C36B8F" w:rsidP="00532765">
            <w:pPr>
              <w:spacing w:after="0"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DengXian" w:hAnsi="Times New Roman" w:cs="Times New Roman" w:hint="eastAsia"/>
                <w:color w:val="000000"/>
                <w:sz w:val="20"/>
                <w:szCs w:val="20"/>
              </w:rPr>
              <w:lastRenderedPageBreak/>
              <w:t>1</w:t>
            </w:r>
            <w:r w:rsidRPr="00E45750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8DD9F7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ickory chips 600/1h</w:t>
            </w:r>
          </w:p>
        </w:tc>
        <w:tc>
          <w:tcPr>
            <w:tcW w:w="1417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93B7F5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Sodium dodecyl benzene sulfonate modified CNT-BC nanocomposites 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A90B753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mg/L</w:t>
            </w:r>
          </w:p>
        </w:tc>
        <w:tc>
          <w:tcPr>
            <w:tcW w:w="219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CD59DA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tch adsorption experiments</w:t>
            </w:r>
          </w:p>
        </w:tc>
        <w:tc>
          <w:tcPr>
            <w:tcW w:w="1354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A0DF9D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ead</w:t>
            </w:r>
          </w:p>
        </w:tc>
        <w:tc>
          <w:tcPr>
            <w:tcW w:w="1559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53695B5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0 mg/L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A1A0A1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.2 mg/g</w:t>
            </w:r>
          </w:p>
        </w:tc>
        <w:tc>
          <w:tcPr>
            <w:tcW w:w="1559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32993F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Inyang&lt;/Author&gt;&lt;Year&gt;2015&lt;/Year&gt;&lt;RecNum&gt;6&lt;/RecNum&gt;&lt;DisplayText&gt;(Inyang et al., 2015)&lt;/DisplayText&gt;&lt;record&gt;&lt;rec-number&gt;6&lt;/rec-number&gt;&lt;foreign-keys&gt;&lt;key app="EN" db-id="f2pf0zev1ewadwew5ze5vwvpdfddx9vaz5fr" timestamp="0"&gt;6&lt;/key&gt;&lt;/foreign-keys&gt;&lt;ref-type name="Journal Article"&gt;17&lt;/ref-type&gt;&lt;contributors&gt;&lt;authors&gt;&lt;author&gt;Inyang, Mandu&lt;/author&gt;&lt;author&gt;Gao, Bin&lt;/author&gt;&lt;author&gt;Zimmerman, Andrew&lt;/author&gt;&lt;author&gt;Zhou, Yanmei&lt;/author&gt;&lt;author&gt;Cao, Xinde&lt;/author&gt;&lt;/authors&gt;&lt;/contributors&gt;&lt;titles&gt;&lt;title&gt;Sorption and cosorption of lead and sulfapyridine on carbon nanotube-modified biochars&lt;/title&gt;&lt;secondary-title&gt;Environmental Science and Pollution Research&lt;/secondary-title&gt;&lt;/titles&gt;&lt;pages&gt;1868-1876&lt;/pages&gt;&lt;volume&gt;22&lt;/volume&gt;&lt;number&gt;3&lt;/number&gt;&lt;dates&gt;&lt;year&gt;2015&lt;/year&gt;&lt;/dates&gt;&lt;isbn&gt;0944-1344&lt;/isbn&gt;&lt;urls&gt;&lt;/urls&gt;&lt;/record&gt;&lt;/Cite&gt;&lt;/EndNote&gt;</w:instrTex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4575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Inyang et al., 2015)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8E0DA6" w:rsidRPr="00E45750" w14:paraId="727C421D" w14:textId="77777777" w:rsidTr="00E45750">
        <w:trPr>
          <w:trHeight w:val="48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14:paraId="567CB44E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91DFF1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ugarcane bagasse</w:t>
            </w:r>
          </w:p>
          <w:p w14:paraId="5ED0A8CA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00/1h</w:t>
            </w:r>
          </w:p>
        </w:tc>
        <w:tc>
          <w:tcPr>
            <w:tcW w:w="1417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05E8428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3A4BD84E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0AB5FDD5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02D7918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22F67D8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53B42B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.7 mg/g</w:t>
            </w:r>
          </w:p>
        </w:tc>
        <w:tc>
          <w:tcPr>
            <w:tcW w:w="1559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75525463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54D7A436" w14:textId="77777777" w:rsidTr="00E45750">
        <w:trPr>
          <w:trHeight w:val="240"/>
        </w:trPr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</w:tcPr>
          <w:p w14:paraId="24013EF5" w14:textId="3D981565" w:rsidR="00532765" w:rsidRPr="00E45750" w:rsidRDefault="00C36B8F" w:rsidP="00532765">
            <w:pPr>
              <w:spacing w:after="0"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DengXian" w:hAnsi="Times New Roman" w:cs="Times New Roman" w:hint="eastAsia"/>
                <w:color w:val="000000"/>
                <w:sz w:val="20"/>
                <w:szCs w:val="20"/>
              </w:rPr>
              <w:t>1</w:t>
            </w:r>
            <w:r w:rsidRPr="00E45750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ED9108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range peel 250/6h</w:t>
            </w:r>
          </w:p>
        </w:tc>
        <w:tc>
          <w:tcPr>
            <w:tcW w:w="1417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85CB901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gnetic BC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83235A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NA</w:t>
            </w:r>
          </w:p>
        </w:tc>
        <w:tc>
          <w:tcPr>
            <w:tcW w:w="219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9411CCA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tch adsorption experiments</w:t>
            </w:r>
          </w:p>
        </w:tc>
        <w:tc>
          <w:tcPr>
            <w:tcW w:w="1354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1FA320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hosphate</w:t>
            </w:r>
          </w:p>
        </w:tc>
        <w:tc>
          <w:tcPr>
            <w:tcW w:w="1559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65EC6D5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-12 mg/L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CFEB65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512 mg/g</w:t>
            </w:r>
          </w:p>
        </w:tc>
        <w:tc>
          <w:tcPr>
            <w:tcW w:w="1559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A74FB4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Chen&lt;/Author&gt;&lt;Year&gt;2011&lt;/Year&gt;&lt;RecNum&gt;10&lt;/RecNum&gt;&lt;DisplayText&gt;(Chen et al., 2011)&lt;/DisplayText&gt;&lt;record&gt;&lt;rec-number&gt;10&lt;/rec-number&gt;&lt;foreign-keys&gt;&lt;key app="EN" db-id="f2pf0zev1ewadwew5ze5vwvpdfddx9vaz5fr" timestamp="0"&gt;10&lt;/key&gt;&lt;/foreign-keys&gt;&lt;ref-type name="Journal Article"&gt;17&lt;/ref-type&gt;&lt;contributors&gt;&lt;authors&gt;&lt;author&gt;Chen, Baoliang&lt;/author&gt;&lt;author&gt;Chen, Zaiming&lt;/author&gt;&lt;author&gt;Lv, Shaofang&lt;/author&gt;&lt;/authors&gt;&lt;/contributors&gt;&lt;titles&gt;&lt;title&gt;A novel magnetic biochar efficiently sorbs organic pollutants and phosphate&lt;/title&gt;&lt;secondary-title&gt;Bioresource technology&lt;/secondary-title&gt;&lt;/titles&gt;&lt;periodical&gt;&lt;full-title&gt;Bioresource Technology&lt;/full-title&gt;&lt;/periodical&gt;&lt;pages&gt;716-723&lt;/pages&gt;&lt;volume&gt;102&lt;/volume&gt;&lt;number&gt;2&lt;/number&gt;&lt;dates&gt;&lt;year&gt;2011&lt;/year&gt;&lt;/dates&gt;&lt;isbn&gt;0960-8524&lt;/isbn&gt;&lt;urls&gt;&lt;/urls&gt;&lt;/record&gt;&lt;/Cite&gt;&lt;/EndNote&gt;</w:instrTex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4575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Chen et al., 2011)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8E0DA6" w:rsidRPr="00E45750" w14:paraId="4B83E752" w14:textId="77777777" w:rsidTr="00E45750">
        <w:trPr>
          <w:trHeight w:val="24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14:paraId="6FC393EA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D0E723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range peel 400/6h</w:t>
            </w:r>
          </w:p>
        </w:tc>
        <w:tc>
          <w:tcPr>
            <w:tcW w:w="1417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E408BB5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D3C95E4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84F1E79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E50EF35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1F5A9A2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8797C8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19 mg/g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B72BB3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7DE23757" w14:textId="77777777" w:rsidTr="00E45750">
        <w:trPr>
          <w:trHeight w:val="24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14:paraId="1E4E083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29CD349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range peel 700/6h</w:t>
            </w:r>
          </w:p>
        </w:tc>
        <w:tc>
          <w:tcPr>
            <w:tcW w:w="1417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56253B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8315B4E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888AD6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E71421A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A01B8B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F16F83A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24 mg/g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9BF606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413B41AE" w14:textId="77777777" w:rsidTr="00E45750">
        <w:trPr>
          <w:trHeight w:val="240"/>
        </w:trPr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</w:tcPr>
          <w:p w14:paraId="6A720255" w14:textId="6710E4F1" w:rsidR="00532765" w:rsidRPr="00E45750" w:rsidRDefault="00C36B8F" w:rsidP="00532765">
            <w:pPr>
              <w:spacing w:after="0"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DengXian" w:hAnsi="Times New Roman" w:cs="Times New Roman" w:hint="eastAsia"/>
                <w:color w:val="000000"/>
                <w:sz w:val="20"/>
                <w:szCs w:val="20"/>
              </w:rPr>
              <w:t>1</w:t>
            </w:r>
            <w:r w:rsidRPr="00E45750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2D06F4A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rn straw 400/2h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14A3FC1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ron modified BC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87C88B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g/L</w:t>
            </w:r>
          </w:p>
        </w:tc>
        <w:tc>
          <w:tcPr>
            <w:tcW w:w="21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C9661E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tch adsorption experiments</w:t>
            </w:r>
          </w:p>
        </w:tc>
        <w:tc>
          <w:tcPr>
            <w:tcW w:w="135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03786F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hosphate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D41AD7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2- 12 mg/L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BA77742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56 mg/g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192A11B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Liu&lt;/Author&gt;&lt;Year&gt;2015&lt;/Year&gt;&lt;RecNum&gt;27&lt;/RecNum&gt;&lt;DisplayText&gt;(Liu et al., 2015)&lt;/DisplayText&gt;&lt;record&gt;&lt;rec-number&gt;27&lt;/rec-number&gt;&lt;foreign-keys&gt;&lt;key app="EN" db-id="f2pf0zev1ewadwew5ze5vwvpdfddx9vaz5fr" timestamp="0"&gt;27&lt;/key&gt;&lt;/foreign-keys&gt;&lt;ref-type name="Journal Article"&gt;17&lt;/ref-type&gt;&lt;contributors&gt;&lt;authors&gt;&lt;author&gt;Liu, Fenglin&lt;/author&gt;&lt;author&gt;Zuo, Jiane&lt;/author&gt;&lt;author&gt;Chi, Tong&lt;/author&gt;&lt;author&gt;Wang, Pei&lt;/author&gt;&lt;author&gt;Yang, Bo&lt;/author&gt;&lt;/authors&gt;&lt;/contributors&gt;&lt;titles&gt;&lt;title&gt;Removing phosphorus from aqueous solutions by using iron-modified corn straw biochar&lt;/title&gt;&lt;secondary-title&gt;Frontiers of Environmental Science &amp;amp; Engineering&lt;/secondary-title&gt;&lt;/titles&gt;&lt;periodical&gt;&lt;full-title&gt;Frontiers of Environmental Science &amp;amp; Engineering&lt;/full-title&gt;&lt;/periodical&gt;&lt;pages&gt;1066-1075&lt;/pages&gt;&lt;volume&gt;9&lt;/volume&gt;&lt;number&gt;6&lt;/number&gt;&lt;dates&gt;&lt;year&gt;2015&lt;/year&gt;&lt;/dates&gt;&lt;isbn&gt;2095-2201&lt;/isbn&gt;&lt;urls&gt;&lt;/urls&gt;&lt;/record&gt;&lt;/Cite&gt;&lt;/EndNote&gt;</w:instrTex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4575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Liu et al., 2015)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8E0DA6" w:rsidRPr="00E45750" w14:paraId="7A188EC8" w14:textId="77777777" w:rsidTr="00E45750">
        <w:trPr>
          <w:trHeight w:val="480"/>
        </w:trPr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</w:tcPr>
          <w:p w14:paraId="195384E2" w14:textId="46848F2F" w:rsidR="00532765" w:rsidRPr="00E45750" w:rsidRDefault="00C36B8F" w:rsidP="00532765">
            <w:pPr>
              <w:spacing w:after="0"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DengXian" w:hAnsi="Times New Roman" w:cs="Times New Roman" w:hint="eastAsia"/>
                <w:color w:val="000000"/>
                <w:sz w:val="20"/>
                <w:szCs w:val="20"/>
              </w:rPr>
              <w:t>1</w:t>
            </w:r>
            <w:r w:rsidRPr="00E45750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41D8F52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ine sawdust</w:t>
            </w:r>
          </w:p>
          <w:p w14:paraId="6D0FFF9F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300-500/2h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9CE77DE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team activated BC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0D931E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 g/L</w:t>
            </w:r>
          </w:p>
        </w:tc>
        <w:tc>
          <w:tcPr>
            <w:tcW w:w="21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75D265E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tch adsorption experiments</w:t>
            </w:r>
          </w:p>
        </w:tc>
        <w:tc>
          <w:tcPr>
            <w:tcW w:w="135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B95B2BF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hosphate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8F737F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0-40 mg/L </w:t>
            </w:r>
          </w:p>
          <w:p w14:paraId="5F2B75EB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pH 7)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1579B21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0 -1.4 mg/g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18D7044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Lou&lt;/Author&gt;&lt;Year&gt;2016&lt;/Year&gt;&lt;RecNum&gt;28&lt;/RecNum&gt;&lt;DisplayText&gt;(Lou et al., 2016)&lt;/DisplayText&gt;&lt;record&gt;&lt;rec-number&gt;28&lt;/rec-number&gt;&lt;foreign-keys&gt;&lt;key app="EN" db-id="f2pf0zev1ewadwew5ze5vwvpdfddx9vaz5fr" timestamp="0"&gt;28&lt;/key&gt;&lt;/foreign-keys&gt;&lt;ref-type name="Journal Article"&gt;17&lt;/ref-type&gt;&lt;contributors&gt;&lt;authors&gt;&lt;author&gt;Lou, Kangyi&lt;/author&gt;&lt;author&gt;Rajapaksha, Anushka Upamali&lt;/author&gt;&lt;author&gt;Ok, Yong Sik&lt;/author&gt;&lt;author&gt;Chang, Scott X&lt;/author&gt;&lt;/authors&gt;&lt;/contributors&gt;&lt;titles&gt;&lt;title&gt;Pyrolysis temperature and steam activation effects on sorption of phosphate on pine sawdust biochars in aqueous solutions&lt;/title&gt;&lt;secondary-title&gt;Chemical Speciation &amp;amp; Bioavailability&lt;/secondary-title&gt;&lt;/titles&gt;&lt;pages&gt;42-50&lt;/pages&gt;&lt;volume&gt;28&lt;/volume&gt;&lt;number&gt;1-4&lt;/number&gt;&lt;dates&gt;&lt;year&gt;2016&lt;/year&gt;&lt;/dates&gt;&lt;isbn&gt;0954-2299&lt;/isbn&gt;&lt;urls&gt;&lt;/urls&gt;&lt;/record&gt;&lt;/Cite&gt;&lt;/EndNote&gt;</w:instrTex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4575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Lou et al., 2016)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DB201C" w:rsidRPr="00E45750" w14:paraId="1EF6B482" w14:textId="77777777" w:rsidTr="00E45750">
        <w:trPr>
          <w:trHeight w:val="240"/>
        </w:trPr>
        <w:tc>
          <w:tcPr>
            <w:tcW w:w="851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</w:tcPr>
          <w:p w14:paraId="1B2A83B2" w14:textId="4FD8157A" w:rsidR="00DB201C" w:rsidRPr="00E45750" w:rsidRDefault="00C36B8F" w:rsidP="00532765">
            <w:pPr>
              <w:spacing w:after="0"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DengXian" w:hAnsi="Times New Roman" w:cs="Times New Roman" w:hint="eastAsia"/>
                <w:color w:val="000000"/>
                <w:sz w:val="20"/>
                <w:szCs w:val="20"/>
              </w:rPr>
              <w:t>1</w:t>
            </w:r>
            <w:r w:rsidRPr="00E45750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1843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90B1303" w14:textId="77777777" w:rsidR="00DB201C" w:rsidRPr="00E45750" w:rsidRDefault="00DB201C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nocarpus green waste</w:t>
            </w:r>
          </w:p>
          <w:p w14:paraId="48E541A4" w14:textId="77777777" w:rsidR="00DB201C" w:rsidRPr="00E45750" w:rsidRDefault="00DB201C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600/4h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E140B78" w14:textId="77777777" w:rsidR="00DB201C" w:rsidRPr="00E45750" w:rsidRDefault="00DB201C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riginal BC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208BABD" w14:textId="77777777" w:rsidR="00DB201C" w:rsidRPr="00E45750" w:rsidRDefault="00DB201C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 g/L</w:t>
            </w:r>
          </w:p>
        </w:tc>
        <w:tc>
          <w:tcPr>
            <w:tcW w:w="219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3F0845B" w14:textId="77777777" w:rsidR="00DB201C" w:rsidRPr="00E45750" w:rsidRDefault="00DB201C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Batch adsorption experiments </w:t>
            </w:r>
          </w:p>
        </w:tc>
        <w:tc>
          <w:tcPr>
            <w:tcW w:w="1354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D126A88" w14:textId="77777777" w:rsidR="00DB201C" w:rsidRPr="00E45750" w:rsidRDefault="00DB201C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itrate</w:t>
            </w:r>
          </w:p>
        </w:tc>
        <w:tc>
          <w:tcPr>
            <w:tcW w:w="1559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68DBB39" w14:textId="77777777" w:rsidR="00DB201C" w:rsidRPr="00E45750" w:rsidRDefault="00DB201C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–200 mg/ L</w:t>
            </w:r>
          </w:p>
          <w:p w14:paraId="26544F0D" w14:textId="77777777" w:rsidR="00DB201C" w:rsidRPr="00E45750" w:rsidRDefault="00DB201C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(pH 6)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B697B4B" w14:textId="77777777" w:rsidR="00DB201C" w:rsidRPr="00E45750" w:rsidRDefault="00DB201C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.47 mmol/kg</w:t>
            </w:r>
          </w:p>
        </w:tc>
        <w:tc>
          <w:tcPr>
            <w:tcW w:w="1559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CCFE7A7" w14:textId="77777777" w:rsidR="00DB201C" w:rsidRPr="00E45750" w:rsidRDefault="00DB201C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Usman&lt;/Author&gt;&lt;Year&gt;2016&lt;/Year&gt;&lt;RecNum&gt;26&lt;/RecNum&gt;&lt;DisplayText&gt;(Usman et al., 2016)&lt;/DisplayText&gt;&lt;record&gt;&lt;rec-number&gt;26&lt;/rec-number&gt;&lt;foreign-keys&gt;&lt;key app="EN" db-id="f2pf0zev1ewadwew5ze5vwvpdfddx9vaz5fr" timestamp="0"&gt;26&lt;/key&gt;&lt;/foreign-keys&gt;&lt;ref-type name="Journal Article"&gt;17&lt;/ref-type&gt;&lt;contributors&gt;&lt;authors&gt;&lt;author&gt;Usman, Adel RA&lt;/author&gt;&lt;author&gt;Ahmad, Mahtab&lt;/author&gt;&lt;author&gt;El-Mahrouky, Mohamed&lt;/author&gt;&lt;author&gt;Al-Omran, Abdulrasoul&lt;/author&gt;&lt;author&gt;Ok, Yong Sik&lt;/author&gt;&lt;author&gt;Sallam, Abdelazeem Sh&lt;/author&gt;&lt;author&gt;El-Naggar, Ahmed H&lt;/author&gt;&lt;author&gt;Al-Wabel, Mohammad I&lt;/author&gt;&lt;/authors&gt;&lt;/contributors&gt;&lt;titles&gt;&lt;title&gt;Chemically modified biochar produced from conocarpus waste increases NO3 removal from aqueous solutions&lt;/title&gt;&lt;secondary-title&gt;Environmental geochemistry and health&lt;/secondary-title&gt;&lt;/titles&gt;&lt;pages&gt;511-521&lt;/pages&gt;&lt;volume&gt;38&lt;/volume&gt;&lt;number&gt;2&lt;/number&gt;&lt;dates&gt;&lt;year&gt;2016&lt;/year&gt;&lt;/dates&gt;&lt;isbn&gt;0269-4042&lt;/isbn&gt;&lt;urls&gt;&lt;/urls&gt;&lt;/record&gt;&lt;/Cite&gt;&lt;/EndNote&gt;</w:instrTex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4575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Usman et al., 2016)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DB201C" w:rsidRPr="00E45750" w14:paraId="480102B9" w14:textId="77777777" w:rsidTr="00E45750">
        <w:trPr>
          <w:trHeight w:val="240"/>
        </w:trPr>
        <w:tc>
          <w:tcPr>
            <w:tcW w:w="851" w:type="dxa"/>
            <w:vMerge/>
            <w:tcBorders>
              <w:left w:val="nil"/>
              <w:right w:val="nil"/>
            </w:tcBorders>
          </w:tcPr>
          <w:p w14:paraId="79779399" w14:textId="47AF5BB1" w:rsidR="00DB201C" w:rsidRPr="00E45750" w:rsidRDefault="00DB201C" w:rsidP="00532765">
            <w:pPr>
              <w:spacing w:after="0"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7B665382" w14:textId="77777777" w:rsidR="00DB201C" w:rsidRPr="00E45750" w:rsidRDefault="00DB201C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F9E970B" w14:textId="77777777" w:rsidR="00DB201C" w:rsidRPr="00E45750" w:rsidRDefault="00DB201C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gO-BC</w:t>
            </w: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2153B5E" w14:textId="77777777" w:rsidR="00DB201C" w:rsidRPr="00E45750" w:rsidRDefault="00DB201C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3934BBC" w14:textId="77777777" w:rsidR="00DB201C" w:rsidRPr="00E45750" w:rsidRDefault="00DB201C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4CD22D1" w14:textId="77777777" w:rsidR="00DB201C" w:rsidRPr="00E45750" w:rsidRDefault="00DB201C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CBD9C9F" w14:textId="77777777" w:rsidR="00DB201C" w:rsidRPr="00E45750" w:rsidRDefault="00DB201C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12E3A6F" w14:textId="77777777" w:rsidR="00DB201C" w:rsidRPr="00E45750" w:rsidRDefault="00DB201C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5.36 mmol/kg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4D98646" w14:textId="77777777" w:rsidR="00DB201C" w:rsidRPr="00E45750" w:rsidRDefault="00DB201C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DB201C" w:rsidRPr="00E45750" w14:paraId="3D3D1889" w14:textId="77777777" w:rsidTr="00E45750">
        <w:trPr>
          <w:trHeight w:val="240"/>
        </w:trPr>
        <w:tc>
          <w:tcPr>
            <w:tcW w:w="851" w:type="dxa"/>
            <w:vMerge/>
            <w:tcBorders>
              <w:left w:val="nil"/>
              <w:bottom w:val="nil"/>
              <w:right w:val="nil"/>
            </w:tcBorders>
          </w:tcPr>
          <w:p w14:paraId="69D23E22" w14:textId="00A844B7" w:rsidR="00DB201C" w:rsidRPr="00E45750" w:rsidRDefault="00DB201C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1A690C4" w14:textId="77777777" w:rsidR="00DB201C" w:rsidRPr="00E45750" w:rsidRDefault="00DB201C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E0C970E" w14:textId="77777777" w:rsidR="00DB201C" w:rsidRPr="00E45750" w:rsidRDefault="00DB201C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eO-BC</w:t>
            </w: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40BC47C" w14:textId="77777777" w:rsidR="00DB201C" w:rsidRPr="00E45750" w:rsidRDefault="00DB201C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27D9F11" w14:textId="77777777" w:rsidR="00DB201C" w:rsidRPr="00E45750" w:rsidRDefault="00DB201C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84C16BB" w14:textId="77777777" w:rsidR="00DB201C" w:rsidRPr="00E45750" w:rsidRDefault="00DB201C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A10EFAE" w14:textId="77777777" w:rsidR="00DB201C" w:rsidRPr="00E45750" w:rsidRDefault="00DB201C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6C7C7B2" w14:textId="77777777" w:rsidR="00DB201C" w:rsidRPr="00E45750" w:rsidRDefault="00DB201C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.27 mmol/kg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C3520EE" w14:textId="77777777" w:rsidR="00DB201C" w:rsidRPr="00E45750" w:rsidRDefault="00DB201C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0865DAAC" w14:textId="77777777" w:rsidTr="00E45750">
        <w:trPr>
          <w:trHeight w:val="377"/>
        </w:trPr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</w:tcPr>
          <w:p w14:paraId="6BE323F2" w14:textId="649099ED" w:rsidR="00532765" w:rsidRPr="00E45750" w:rsidRDefault="00532765" w:rsidP="00532765">
            <w:pPr>
              <w:spacing w:after="0"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hideMark/>
          </w:tcPr>
          <w:p w14:paraId="03E6F58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E64E945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hideMark/>
          </w:tcPr>
          <w:p w14:paraId="1055D7A2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1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83E13FA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5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0914B85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Organic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10ADDC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hideMark/>
          </w:tcPr>
          <w:p w14:paraId="08EBA29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266AF75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8E0DA6" w:rsidRPr="00E45750" w14:paraId="7D680F02" w14:textId="77777777" w:rsidTr="00E45750">
        <w:trPr>
          <w:trHeight w:val="285"/>
        </w:trPr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</w:tcPr>
          <w:p w14:paraId="77D73095" w14:textId="093E39A5" w:rsidR="00532765" w:rsidRPr="00E45750" w:rsidRDefault="00C36B8F" w:rsidP="005327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0"/>
                <w:szCs w:val="20"/>
                <w:lang w:eastAsia="ko-KR"/>
              </w:rPr>
            </w:pPr>
            <w:r w:rsidRPr="00E45750">
              <w:rPr>
                <w:rFonts w:ascii="Times New Roman" w:hAnsi="Times New Roman" w:cs="Times New Roman" w:hint="eastAsia"/>
                <w:color w:val="231F20"/>
                <w:sz w:val="20"/>
                <w:szCs w:val="20"/>
                <w:lang w:eastAsia="ko-KR"/>
              </w:rPr>
              <w:t>1</w:t>
            </w:r>
            <w:r w:rsidRPr="00E45750">
              <w:rPr>
                <w:rFonts w:ascii="Times New Roman" w:hAnsi="Times New Roman" w:cs="Times New Roman"/>
                <w:color w:val="231F20"/>
                <w:sz w:val="20"/>
                <w:szCs w:val="20"/>
                <w:lang w:eastAsia="ko-KR"/>
              </w:rPr>
              <w:t>8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56FB8F2" w14:textId="77777777" w:rsidR="00532765" w:rsidRPr="00E45750" w:rsidRDefault="00532765" w:rsidP="005327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0"/>
                <w:szCs w:val="20"/>
                <w:lang w:eastAsia="ko-KR"/>
              </w:rPr>
            </w:pPr>
            <w:r w:rsidRPr="00E45750">
              <w:rPr>
                <w:rFonts w:ascii="Times New Roman" w:hAnsi="Times New Roman" w:cs="Times New Roman"/>
                <w:color w:val="231F20"/>
                <w:sz w:val="20"/>
                <w:szCs w:val="20"/>
                <w:lang w:eastAsia="ko-KR"/>
              </w:rPr>
              <w:t>Water hyacinth/350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A16D64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riginal BC</w:t>
            </w:r>
          </w:p>
          <w:p w14:paraId="5927751A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9C4447B" w14:textId="77777777" w:rsidR="00532765" w:rsidRPr="00E45750" w:rsidRDefault="00532765" w:rsidP="00532765">
            <w:pPr>
              <w:spacing w:after="0" w:line="240" w:lineRule="auto"/>
              <w:rPr>
                <w:rFonts w:ascii="Times New Roman" w:hAnsi="Times New Roman" w:cs="Times New Roman"/>
                <w:color w:val="231F20"/>
                <w:sz w:val="20"/>
                <w:szCs w:val="20"/>
                <w:lang w:eastAsia="ko-KR"/>
              </w:rPr>
            </w:pPr>
            <w:r w:rsidRPr="00E45750">
              <w:rPr>
                <w:rFonts w:ascii="Times New Roman" w:hAnsi="Times New Roman" w:cs="Times New Roman"/>
                <w:sz w:val="20"/>
                <w:szCs w:val="20"/>
                <w:lang w:eastAsia="ko-KR"/>
              </w:rPr>
              <w:t>2-10 mg/L</w:t>
            </w:r>
          </w:p>
        </w:tc>
        <w:tc>
          <w:tcPr>
            <w:tcW w:w="21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983FAF3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tch adsorption experiments</w:t>
            </w:r>
          </w:p>
        </w:tc>
        <w:tc>
          <w:tcPr>
            <w:tcW w:w="135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73F1511" w14:textId="77777777" w:rsidR="00532765" w:rsidRPr="00E45750" w:rsidRDefault="00532765" w:rsidP="00532765">
            <w:pPr>
              <w:spacing w:after="0" w:line="240" w:lineRule="auto"/>
              <w:rPr>
                <w:rFonts w:ascii="Times New Roman" w:hAnsi="Times New Roman" w:cs="Times New Roman"/>
                <w:color w:val="231F20"/>
                <w:sz w:val="20"/>
                <w:szCs w:val="20"/>
                <w:lang w:eastAsia="ko-KR"/>
              </w:rPr>
            </w:pPr>
            <w:r w:rsidRPr="00E45750">
              <w:rPr>
                <w:rFonts w:ascii="Times New Roman" w:hAnsi="Times New Roman" w:cs="Times New Roman"/>
                <w:color w:val="231F20"/>
                <w:sz w:val="20"/>
                <w:szCs w:val="20"/>
                <w:lang w:eastAsia="ko-KR"/>
              </w:rPr>
              <w:t>Caffeine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A181062" w14:textId="77777777" w:rsidR="00532765" w:rsidRPr="00E45750" w:rsidRDefault="00532765" w:rsidP="00532765">
            <w:pPr>
              <w:spacing w:after="0" w:line="240" w:lineRule="auto"/>
              <w:rPr>
                <w:rFonts w:ascii="Times New Roman" w:hAnsi="Times New Roman" w:cs="Times New Roman"/>
                <w:color w:val="231F20"/>
                <w:sz w:val="20"/>
                <w:szCs w:val="20"/>
                <w:lang w:eastAsia="ko-KR"/>
              </w:rPr>
            </w:pPr>
            <w:r w:rsidRPr="00E45750">
              <w:rPr>
                <w:rFonts w:ascii="Times New Roman" w:hAnsi="Times New Roman" w:cs="Times New Roman"/>
                <w:sz w:val="20"/>
                <w:szCs w:val="20"/>
                <w:lang w:eastAsia="ko-KR"/>
              </w:rPr>
              <w:t>5 mg/L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83945F5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488 mg/g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7CDCE17" w14:textId="77777777" w:rsidR="00532765" w:rsidRPr="00E45750" w:rsidRDefault="00532765" w:rsidP="00532765">
            <w:pPr>
              <w:spacing w:after="0" w:line="240" w:lineRule="auto"/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Ngeno&lt;/Author&gt;&lt;Year&gt;2016&lt;/Year&gt;&lt;RecNum&gt;186&lt;/RecNum&gt;&lt;DisplayText&gt;(Ngeno et al., 2016)&lt;/DisplayText&gt;&lt;record&gt;&lt;rec-number&gt;186&lt;/rec-number&gt;&lt;foreign-keys&gt;&lt;key app="EN" db-id="f2pf0zev1ewadwew5ze5vwvpdfddx9vaz5fr" timestamp="0"&gt;186&lt;/key&gt;&lt;/foreign-keys&gt;&lt;ref-type name="Journal Article"&gt;17&lt;/ref-type&gt;&lt;contributors&gt;&lt;authors&gt;&lt;author&gt;Ngeno, E&lt;/author&gt;&lt;author&gt;Orata, Francis&lt;/author&gt;&lt;author&gt;Lilechi, DB&lt;/author&gt;&lt;author&gt;Shikuku, Victor Odhiambo&lt;/author&gt;&lt;author&gt;Kimosop, S&lt;/author&gt;&lt;/authors&gt;&lt;/contributors&gt;&lt;titles&gt;&lt;title&gt;Adsorption of caffeine and ciprofloxacin onto pyrolytically derived water hyacinth biochar: Isothermal, kinetics and thermodynamics&lt;/title&gt;&lt;secondary-title&gt;Journal of Chemistry and Chemical Engineering&lt;/secondary-title&gt;&lt;/titles&gt;&lt;pages&gt;185-194&lt;/pages&gt;&lt;volume&gt;10&lt;/volume&gt;&lt;dates&gt;&lt;year&gt;2016&lt;/year&gt;&lt;/dates&gt;&lt;urls&gt;&lt;/urls&gt;&lt;/record&gt;&lt;/Cite&gt;&lt;/EndNote&gt;</w:instrTex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4575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Ngeno et al., 2016)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8E0DA6" w:rsidRPr="00E45750" w14:paraId="6B7A4EF8" w14:textId="77777777" w:rsidTr="00E45750">
        <w:trPr>
          <w:trHeight w:val="285"/>
        </w:trPr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</w:tcPr>
          <w:p w14:paraId="1C14CAF2" w14:textId="3F0F91D4" w:rsidR="00532765" w:rsidRPr="00E45750" w:rsidRDefault="00C36B8F" w:rsidP="005327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DengXian" w:hAnsi="Times New Roman" w:cs="Times New Roman" w:hint="eastAsia"/>
                <w:color w:val="000000"/>
                <w:sz w:val="20"/>
                <w:szCs w:val="20"/>
              </w:rPr>
              <w:t>1</w:t>
            </w:r>
            <w:r w:rsidRPr="00E45750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9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4BA6C45" w14:textId="77777777" w:rsidR="00532765" w:rsidRPr="00E45750" w:rsidRDefault="00532765" w:rsidP="005327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ko-KR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ouglas fir/</w:t>
            </w:r>
            <w:r w:rsidRPr="00E4575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00–1000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ED88269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gnetic</w:t>
            </w:r>
          </w:p>
          <w:p w14:paraId="330FCCD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C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0320DA8" w14:textId="77777777" w:rsidR="00532765" w:rsidRPr="00E45750" w:rsidRDefault="00532765" w:rsidP="00532765">
            <w:pPr>
              <w:spacing w:after="0" w:line="240" w:lineRule="auto"/>
              <w:rPr>
                <w:rFonts w:ascii="Times New Roman" w:hAnsi="Times New Roman" w:cs="Times New Roman"/>
                <w:color w:val="231F20"/>
                <w:sz w:val="20"/>
                <w:szCs w:val="20"/>
                <w:lang w:eastAsia="ko-KR"/>
              </w:rPr>
            </w:pPr>
            <w:r w:rsidRPr="00E45750">
              <w:rPr>
                <w:rFonts w:ascii="Times New Roman" w:hAnsi="Times New Roman" w:cs="Times New Roman"/>
                <w:color w:val="231F20"/>
                <w:sz w:val="20"/>
                <w:szCs w:val="20"/>
                <w:lang w:eastAsia="ko-KR"/>
              </w:rPr>
              <w:t>2 g/L</w:t>
            </w:r>
          </w:p>
        </w:tc>
        <w:tc>
          <w:tcPr>
            <w:tcW w:w="21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B428654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tch adsorption experiments</w:t>
            </w:r>
          </w:p>
        </w:tc>
        <w:tc>
          <w:tcPr>
            <w:tcW w:w="135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2280301" w14:textId="77777777" w:rsidR="00532765" w:rsidRPr="00E45750" w:rsidRDefault="00532765" w:rsidP="0053276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ko-KR"/>
              </w:rPr>
            </w:pPr>
            <w:r w:rsidRPr="00E45750">
              <w:rPr>
                <w:rFonts w:ascii="Times New Roman" w:hAnsi="Times New Roman" w:cs="Times New Roman"/>
                <w:sz w:val="20"/>
                <w:szCs w:val="20"/>
                <w:lang w:eastAsia="ko-KR"/>
              </w:rPr>
              <w:t>Salicylic acid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4083852" w14:textId="77777777" w:rsidR="00532765" w:rsidRPr="00E45750" w:rsidRDefault="00532765" w:rsidP="00532765">
            <w:pPr>
              <w:spacing w:after="0" w:line="240" w:lineRule="auto"/>
              <w:ind w:left="-114"/>
              <w:rPr>
                <w:rFonts w:ascii="Times New Roman" w:hAnsi="Times New Roman" w:cs="Times New Roman"/>
                <w:sz w:val="20"/>
                <w:szCs w:val="20"/>
                <w:lang w:eastAsia="ko-KR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5-500 mg/L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A657E6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9.91 mg/g (15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o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)</w:t>
            </w:r>
          </w:p>
          <w:p w14:paraId="62AEFC6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2.42 mg/g (25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o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)</w:t>
            </w:r>
          </w:p>
          <w:p w14:paraId="6E14C93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6.17 mg/g (35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o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)</w:t>
            </w:r>
          </w:p>
          <w:p w14:paraId="2E79054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8.78 mg/g (45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o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)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31A1A94" w14:textId="77777777" w:rsidR="00532765" w:rsidRPr="00E45750" w:rsidRDefault="00532765" w:rsidP="0053276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ko-KR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Karunanayake&lt;/Author&gt;&lt;Year&gt;2017&lt;/Year&gt;&lt;RecNum&gt;188&lt;/RecNum&gt;&lt;DisplayText&gt;(Karunanayake et al., 2017)&lt;/DisplayText&gt;&lt;record&gt;&lt;rec-number&gt;188&lt;/rec-number&gt;&lt;foreign-keys&gt;&lt;key app="EN" db-id="f2pf0zev1ewadwew5ze5vwvpdfddx9vaz5fr" timestamp="0"&gt;188&lt;/key&gt;&lt;/foreign-keys&gt;&lt;ref-type name="Journal Article"&gt;17&lt;/ref-type&gt;&lt;contributors&gt;&lt;authors&gt;&lt;author&gt;Karunanayake, Akila G&lt;/author&gt;&lt;author&gt;Todd, Olivia A&lt;/author&gt;&lt;author&gt;Crowley, Morgan L&lt;/author&gt;&lt;author&gt;Ricchetti, Lindsey B&lt;/author&gt;&lt;author&gt;Pittman, Charles U&lt;/author&gt;&lt;author&gt;Anderson, Renel&lt;/author&gt;&lt;author&gt;Mlsna, Todd E&lt;/author&gt;&lt;/authors&gt;&lt;/contributors&gt;&lt;titles&gt;&lt;title&gt;Rapid removal of salicylic acid, 4-nitroaniline, benzoic acid and phthalic acid from wastewater using magnetized fast pyrolysis biochar from waste Douglas fir&lt;/title&gt;&lt;secondary-title&gt;Chemical Engineering Journal&lt;/secondary-title&gt;&lt;/titles&gt;&lt;pages&gt;75-88&lt;/pages&gt;&lt;volume&gt;319&lt;/volume&gt;&lt;dates&gt;&lt;year&gt;2017&lt;/year&gt;&lt;/dates&gt;&lt;isbn&gt;1385-8947&lt;/isbn&gt;&lt;urls&gt;&lt;/urls&gt;&lt;/record&gt;&lt;/Cite&gt;&lt;/EndNote&gt;</w:instrTex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4575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Karunanayake et al., 2017)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8E0DA6" w:rsidRPr="00E45750" w14:paraId="055003E5" w14:textId="77777777" w:rsidTr="00E45750">
        <w:trPr>
          <w:trHeight w:val="285"/>
        </w:trPr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</w:tcPr>
          <w:p w14:paraId="4E346A91" w14:textId="489313F3" w:rsidR="00532765" w:rsidRPr="00E45750" w:rsidRDefault="00C36B8F" w:rsidP="005327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ko-KR"/>
              </w:rPr>
            </w:pPr>
            <w:r w:rsidRPr="00E45750">
              <w:rPr>
                <w:rFonts w:ascii="Times New Roman" w:hAnsi="Times New Roman" w:cs="Times New Roman" w:hint="eastAsia"/>
                <w:sz w:val="20"/>
                <w:szCs w:val="20"/>
                <w:lang w:eastAsia="ko-KR"/>
              </w:rPr>
              <w:t>2</w:t>
            </w:r>
            <w:r w:rsidRPr="00E45750">
              <w:rPr>
                <w:rFonts w:ascii="Times New Roman" w:hAnsi="Times New Roman" w:cs="Times New Roman"/>
                <w:sz w:val="20"/>
                <w:szCs w:val="20"/>
                <w:lang w:eastAsia="ko-KR"/>
              </w:rPr>
              <w:t>0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BE91ADC" w14:textId="77777777" w:rsidR="00532765" w:rsidRPr="00E45750" w:rsidRDefault="00532765" w:rsidP="005327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0"/>
                <w:szCs w:val="20"/>
                <w:lang w:eastAsia="ko-KR"/>
              </w:rPr>
            </w:pPr>
            <w:r w:rsidRPr="00E45750">
              <w:rPr>
                <w:rFonts w:ascii="Times New Roman" w:hAnsi="Times New Roman" w:cs="Times New Roman"/>
                <w:sz w:val="20"/>
                <w:szCs w:val="20"/>
                <w:lang w:eastAsia="ko-KR"/>
              </w:rPr>
              <w:t>Pine wood/425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8B8502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riginal BC</w:t>
            </w:r>
          </w:p>
          <w:p w14:paraId="61E6AC2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967F7F0" w14:textId="77777777" w:rsidR="00532765" w:rsidRPr="00E45750" w:rsidRDefault="00532765" w:rsidP="0053276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ko-KR"/>
              </w:rPr>
            </w:pPr>
            <w:r w:rsidRPr="00E45750">
              <w:rPr>
                <w:rFonts w:ascii="Times New Roman" w:hAnsi="Times New Roman" w:cs="Times New Roman"/>
                <w:color w:val="231F20"/>
                <w:sz w:val="20"/>
                <w:szCs w:val="20"/>
                <w:lang w:eastAsia="ko-KR"/>
              </w:rPr>
              <w:t>4 g/L</w:t>
            </w:r>
          </w:p>
        </w:tc>
        <w:tc>
          <w:tcPr>
            <w:tcW w:w="21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49F97D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tch adsorption experiments</w:t>
            </w:r>
          </w:p>
        </w:tc>
        <w:tc>
          <w:tcPr>
            <w:tcW w:w="135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991E5C9" w14:textId="77777777" w:rsidR="00532765" w:rsidRPr="00E45750" w:rsidRDefault="00532765" w:rsidP="00532765">
            <w:pPr>
              <w:spacing w:after="0" w:line="240" w:lineRule="auto"/>
              <w:rPr>
                <w:rFonts w:ascii="Times New Roman" w:hAnsi="Times New Roman" w:cs="Times New Roman"/>
                <w:color w:val="231F20"/>
                <w:sz w:val="20"/>
                <w:szCs w:val="20"/>
                <w:lang w:eastAsia="ko-KR"/>
              </w:rPr>
            </w:pPr>
            <w:r w:rsidRPr="00E45750">
              <w:rPr>
                <w:rFonts w:ascii="Times New Roman" w:hAnsi="Times New Roman" w:cs="Times New Roman"/>
                <w:sz w:val="20"/>
                <w:szCs w:val="20"/>
                <w:lang w:eastAsia="ko-KR"/>
              </w:rPr>
              <w:t>Salicylic acid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98EEFC6" w14:textId="0F335EB3" w:rsidR="00532765" w:rsidRPr="00E45750" w:rsidRDefault="00532765" w:rsidP="00556D6D">
            <w:pPr>
              <w:spacing w:after="0" w:line="240" w:lineRule="auto"/>
              <w:ind w:left="-114"/>
              <w:rPr>
                <w:rFonts w:ascii="Times New Roman" w:hAnsi="Times New Roman" w:cs="Times New Roman"/>
                <w:sz w:val="20"/>
                <w:szCs w:val="20"/>
                <w:lang w:eastAsia="ko-KR"/>
              </w:rPr>
            </w:pPr>
            <w:r w:rsidRPr="00E45750">
              <w:rPr>
                <w:rFonts w:ascii="Times New Roman" w:hAnsi="Times New Roman" w:cs="Times New Roman"/>
                <w:sz w:val="20"/>
                <w:szCs w:val="20"/>
                <w:lang w:eastAsia="ko-KR"/>
              </w:rPr>
              <w:t>25 - 100 mg/L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B915DB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.56 mg/g (25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o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)</w:t>
            </w:r>
          </w:p>
          <w:p w14:paraId="02C506B5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.84 mg/g (35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o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)</w:t>
            </w:r>
          </w:p>
          <w:p w14:paraId="5B9EFD55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2.70 mg/g (45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o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)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9484A1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hAnsi="Times New Roman" w:cs="Times New Roman"/>
                <w:sz w:val="20"/>
                <w:szCs w:val="20"/>
                <w:lang w:eastAsia="ko-KR"/>
              </w:rPr>
              <w:fldChar w:fldCharType="begin"/>
            </w:r>
            <w:r w:rsidRPr="00E45750">
              <w:rPr>
                <w:rFonts w:ascii="Times New Roman" w:hAnsi="Times New Roman" w:cs="Times New Roman"/>
                <w:sz w:val="20"/>
                <w:szCs w:val="20"/>
                <w:lang w:eastAsia="ko-KR"/>
              </w:rPr>
              <w:instrText xml:space="preserve"> ADDIN EN.CITE &lt;EndNote&gt;&lt;Cite&gt;&lt;Author&gt;Essandoh&lt;/Author&gt;&lt;Year&gt;2015&lt;/Year&gt;&lt;RecNum&gt;187&lt;/RecNum&gt;&lt;DisplayText&gt;(Essandoh et al., 2015)&lt;/DisplayText&gt;&lt;record&gt;&lt;rec-number&gt;187&lt;/rec-number&gt;&lt;foreign-keys&gt;&lt;key app="EN" db-id="f2pf0zev1ewadwew5ze5vwvpdfddx9vaz5fr" timestamp="0"&gt;187&lt;/key&gt;&lt;/foreign-keys&gt;&lt;ref-type name="Journal Article"&gt;17&lt;/ref-type&gt;&lt;contributors&gt;&lt;authors&gt;&lt;author&gt;Essandoh, Matthew&lt;/author&gt;&lt;author&gt;Kunwar, Bidhya&lt;/author&gt;&lt;author&gt;Pittman, Charles U&lt;/author&gt;&lt;author&gt;Mohan, Dinesh&lt;/author&gt;&lt;author&gt;Mlsna, Todd&lt;/author&gt;&lt;/authors&gt;&lt;/contributors&gt;&lt;titles&gt;&lt;title&gt;Sorptive removal of salicylic acid and ibuprofen from aqueous solutions using pine wood fast pyrolysis biochar&lt;/title&gt;&lt;secondary-title&gt;Chemical Engineering Journal&lt;/secondary-title&gt;&lt;/titles&gt;&lt;pages&gt;219-227&lt;/pages&gt;&lt;volume&gt;265&lt;/volume&gt;&lt;dates&gt;&lt;year&gt;2015&lt;/year&gt;&lt;/dates&gt;&lt;isbn&gt;1385-8947&lt;/isbn&gt;&lt;urls&gt;&lt;/urls&gt;&lt;/record&gt;&lt;/Cite&gt;&lt;/EndNote&gt;</w:instrText>
            </w:r>
            <w:r w:rsidRPr="00E45750">
              <w:rPr>
                <w:rFonts w:ascii="Times New Roman" w:hAnsi="Times New Roman" w:cs="Times New Roman"/>
                <w:sz w:val="20"/>
                <w:szCs w:val="20"/>
                <w:lang w:eastAsia="ko-KR"/>
              </w:rPr>
              <w:fldChar w:fldCharType="separate"/>
            </w:r>
            <w:r w:rsidRPr="00E45750">
              <w:rPr>
                <w:rFonts w:ascii="Times New Roman" w:hAnsi="Times New Roman" w:cs="Times New Roman"/>
                <w:noProof/>
                <w:sz w:val="20"/>
                <w:szCs w:val="20"/>
                <w:lang w:eastAsia="ko-KR"/>
              </w:rPr>
              <w:t>(Essandoh et al., 2015)</w:t>
            </w:r>
            <w:r w:rsidRPr="00E45750">
              <w:rPr>
                <w:rFonts w:ascii="Times New Roman" w:hAnsi="Times New Roman" w:cs="Times New Roman"/>
                <w:sz w:val="20"/>
                <w:szCs w:val="20"/>
                <w:lang w:eastAsia="ko-KR"/>
              </w:rPr>
              <w:fldChar w:fldCharType="end"/>
            </w:r>
          </w:p>
        </w:tc>
      </w:tr>
      <w:tr w:rsidR="008E0DA6" w:rsidRPr="00E45750" w14:paraId="4180AB0B" w14:textId="77777777" w:rsidTr="00E45750">
        <w:trPr>
          <w:trHeight w:val="285"/>
        </w:trPr>
        <w:tc>
          <w:tcPr>
            <w:tcW w:w="851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</w:tcPr>
          <w:p w14:paraId="69B214FF" w14:textId="07DDE31A" w:rsidR="00532765" w:rsidRPr="00E45750" w:rsidRDefault="00C36B8F" w:rsidP="00532765">
            <w:pPr>
              <w:spacing w:after="0"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DengXian" w:hAnsi="Times New Roman" w:cs="Times New Roman" w:hint="eastAsia"/>
                <w:color w:val="000000"/>
                <w:sz w:val="20"/>
                <w:szCs w:val="20"/>
              </w:rPr>
              <w:t>2</w:t>
            </w:r>
            <w:r w:rsidRPr="00E45750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843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FDC6C4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witchgrass</w:t>
            </w:r>
          </w:p>
          <w:p w14:paraId="7633B4D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25/1h</w:t>
            </w:r>
          </w:p>
        </w:tc>
        <w:tc>
          <w:tcPr>
            <w:tcW w:w="1417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8AE7BE5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riginal BC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8D3D28A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 g/L</w:t>
            </w:r>
          </w:p>
        </w:tc>
        <w:tc>
          <w:tcPr>
            <w:tcW w:w="219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140C384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tch adsorption experiments</w:t>
            </w:r>
          </w:p>
        </w:tc>
        <w:tc>
          <w:tcPr>
            <w:tcW w:w="1354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C99481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Metribuzin </w:t>
            </w:r>
          </w:p>
        </w:tc>
        <w:tc>
          <w:tcPr>
            <w:tcW w:w="1559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F6F697B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0–400 mg/L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02E6655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1 mg/g (25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o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)</w:t>
            </w:r>
          </w:p>
        </w:tc>
        <w:tc>
          <w:tcPr>
            <w:tcW w:w="1559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BBBDFA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Essandoh&lt;/Author&gt;&lt;Year&gt;2017&lt;/Year&gt;&lt;RecNum&gt;3&lt;/RecNum&gt;&lt;DisplayText&gt;(Essandoh et al., 2017a)&lt;/DisplayText&gt;&lt;record&gt;&lt;rec-number&gt;3&lt;/rec-number&gt;&lt;foreign-keys&gt;&lt;key app="EN" db-id="f2pf0zev1ewadwew5ze5vwvpdfddx9vaz5fr" timestamp="0"&gt;3&lt;/key&gt;&lt;/foreign-keys&gt;&lt;ref-type name="Journal Article"&gt;17&lt;/ref-type&gt;&lt;contributors&gt;&lt;authors&gt;&lt;author&gt;Essandoh, Matthew&lt;/author&gt;&lt;author&gt;Wolgemuth, Daniel&lt;/author&gt;&lt;author&gt;Pittman, Charles U&lt;/author&gt;&lt;author&gt;Mohan, Dinesh&lt;/author&gt;&lt;author&gt;Mlsna, Todd&lt;/author&gt;&lt;/authors&gt;&lt;/contributors&gt;&lt;titles&gt;&lt;title&gt;Adsorption of metribuzin from aqueous solution using magnetic and nonmagnetic sustainable low-cost biochar adsorbents&lt;/title&gt;&lt;secondary-title&gt;Environmental Science and Pollution Research&lt;/secondary-title&gt;&lt;/titles&gt;&lt;pages&gt;4577-4590&lt;/pages&gt;&lt;volume&gt;24&lt;/volume&gt;&lt;number&gt;5&lt;/number&gt;&lt;dates&gt;&lt;year&gt;2017&lt;/year&gt;&lt;/dates&gt;&lt;isbn&gt;0944-1344&lt;/isbn&gt;&lt;urls&gt;&lt;/urls&gt;&lt;/record&gt;&lt;/Cite&gt;&lt;/EndNote&gt;</w:instrTex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4575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Essandoh et al., 2017a)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</w:p>
        </w:tc>
      </w:tr>
      <w:tr w:rsidR="008E0DA6" w:rsidRPr="00E45750" w14:paraId="6AAF9539" w14:textId="77777777" w:rsidTr="00E45750">
        <w:trPr>
          <w:trHeight w:val="285"/>
        </w:trPr>
        <w:tc>
          <w:tcPr>
            <w:tcW w:w="851" w:type="dxa"/>
            <w:vMerge/>
            <w:tcBorders>
              <w:left w:val="nil"/>
              <w:right w:val="nil"/>
            </w:tcBorders>
          </w:tcPr>
          <w:p w14:paraId="002E8B82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4AAAAC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17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7266891B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2A6BFD5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21A3781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2D023A2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75F3DA89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713AE0F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23 mg/g (35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o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)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4A9A1C3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24EE9447" w14:textId="77777777" w:rsidTr="00E45750">
        <w:trPr>
          <w:trHeight w:val="285"/>
        </w:trPr>
        <w:tc>
          <w:tcPr>
            <w:tcW w:w="851" w:type="dxa"/>
            <w:vMerge/>
            <w:tcBorders>
              <w:left w:val="nil"/>
              <w:right w:val="nil"/>
            </w:tcBorders>
          </w:tcPr>
          <w:p w14:paraId="6CFC8E4F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FEC6E6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17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C542915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3B8BEE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181820F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0674BDF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5D67C5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06DA0CE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6 mg/g (45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o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)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53ECA9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1E186AE0" w14:textId="77777777" w:rsidTr="00E45750">
        <w:trPr>
          <w:trHeight w:val="285"/>
        </w:trPr>
        <w:tc>
          <w:tcPr>
            <w:tcW w:w="851" w:type="dxa"/>
            <w:vMerge/>
            <w:tcBorders>
              <w:left w:val="nil"/>
              <w:right w:val="nil"/>
            </w:tcBorders>
          </w:tcPr>
          <w:p w14:paraId="6FBB3754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7C46774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17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65BCF3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gnetic switchgrass BC</w:t>
            </w: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7B294FC3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7AE5E36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052A28A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D326F2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2DF485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5 mg/g (25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o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)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565D13A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39D51DE6" w14:textId="77777777" w:rsidTr="00E45750">
        <w:trPr>
          <w:trHeight w:val="285"/>
        </w:trPr>
        <w:tc>
          <w:tcPr>
            <w:tcW w:w="851" w:type="dxa"/>
            <w:vMerge/>
            <w:tcBorders>
              <w:left w:val="nil"/>
              <w:right w:val="nil"/>
            </w:tcBorders>
          </w:tcPr>
          <w:p w14:paraId="29C8CDD2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78CBED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17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0D8217DF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2DA90B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5EE99FE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D96732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FCB61E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8779523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5 mg/g (35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o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)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AF0255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56C288E5" w14:textId="77777777" w:rsidTr="00E45750">
        <w:trPr>
          <w:trHeight w:val="285"/>
        </w:trPr>
        <w:tc>
          <w:tcPr>
            <w:tcW w:w="851" w:type="dxa"/>
            <w:vMerge/>
            <w:tcBorders>
              <w:left w:val="nil"/>
              <w:bottom w:val="nil"/>
              <w:right w:val="nil"/>
            </w:tcBorders>
          </w:tcPr>
          <w:p w14:paraId="3FE8C93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07CE3FA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17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3242DE3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A53A924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68C96A9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A7C76EF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73EB88B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DE9934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5 mg/g (45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o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)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BF8E6FF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32FB8E6F" w14:textId="77777777" w:rsidTr="00E45750">
        <w:trPr>
          <w:trHeight w:val="285"/>
        </w:trPr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</w:tcPr>
          <w:p w14:paraId="000AA53E" w14:textId="42C93492" w:rsidR="00532765" w:rsidRPr="00E45750" w:rsidRDefault="00C36B8F" w:rsidP="005327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ko-KR"/>
              </w:rPr>
            </w:pPr>
            <w:r w:rsidRPr="00E45750">
              <w:rPr>
                <w:rFonts w:ascii="Times New Roman" w:hAnsi="Times New Roman" w:cs="Times New Roman" w:hint="eastAsia"/>
                <w:sz w:val="20"/>
                <w:szCs w:val="20"/>
                <w:lang w:eastAsia="ko-KR"/>
              </w:rPr>
              <w:t>2</w:t>
            </w:r>
            <w:r w:rsidRPr="00E45750">
              <w:rPr>
                <w:rFonts w:ascii="Times New Roman" w:hAnsi="Times New Roman" w:cs="Times New Roman"/>
                <w:sz w:val="20"/>
                <w:szCs w:val="20"/>
                <w:lang w:eastAsia="ko-KR"/>
              </w:rPr>
              <w:t>2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371EC27" w14:textId="77777777" w:rsidR="00532765" w:rsidRPr="00E45750" w:rsidRDefault="00532765" w:rsidP="005327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ko-KR"/>
              </w:rPr>
            </w:pPr>
            <w:r w:rsidRPr="00E45750">
              <w:rPr>
                <w:rFonts w:ascii="Times New Roman" w:hAnsi="Times New Roman" w:cs="Times New Roman"/>
                <w:sz w:val="20"/>
                <w:szCs w:val="20"/>
                <w:lang w:eastAsia="ko-KR"/>
              </w:rPr>
              <w:t>Tea waste/700</w:t>
            </w:r>
          </w:p>
          <w:p w14:paraId="347D6997" w14:textId="77777777" w:rsidR="00532765" w:rsidRPr="00E45750" w:rsidRDefault="00532765" w:rsidP="005327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ko-KR"/>
              </w:rPr>
            </w:pPr>
            <w:r w:rsidRPr="00E45750">
              <w:rPr>
                <w:rFonts w:ascii="Times New Roman" w:hAnsi="Times New Roman" w:cs="Times New Roman"/>
                <w:sz w:val="20"/>
                <w:szCs w:val="20"/>
                <w:lang w:eastAsia="ko-KR"/>
              </w:rPr>
              <w:lastRenderedPageBreak/>
              <w:t>Tea waste/700</w:t>
            </w:r>
          </w:p>
          <w:p w14:paraId="4A4889AA" w14:textId="77777777" w:rsidR="00532765" w:rsidRPr="00E45750" w:rsidRDefault="00532765" w:rsidP="005327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ko-KR"/>
              </w:rPr>
            </w:pPr>
            <w:r w:rsidRPr="00E45750">
              <w:rPr>
                <w:rFonts w:ascii="Times New Roman" w:hAnsi="Times New Roman" w:cs="Times New Roman"/>
                <w:sz w:val="20"/>
                <w:szCs w:val="20"/>
                <w:lang w:eastAsia="ko-KR"/>
              </w:rPr>
              <w:t>Burcucumber/700</w:t>
            </w:r>
          </w:p>
          <w:p w14:paraId="5BD6275B" w14:textId="77777777" w:rsidR="00532765" w:rsidRPr="00E45750" w:rsidRDefault="00532765" w:rsidP="005327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ko-KR"/>
              </w:rPr>
            </w:pPr>
            <w:r w:rsidRPr="00E45750">
              <w:rPr>
                <w:rFonts w:ascii="Times New Roman" w:hAnsi="Times New Roman" w:cs="Times New Roman"/>
                <w:sz w:val="20"/>
                <w:szCs w:val="20"/>
                <w:lang w:eastAsia="ko-KR"/>
              </w:rPr>
              <w:t>Oak wood/400</w:t>
            </w:r>
          </w:p>
          <w:p w14:paraId="41B0BDC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hAnsi="Times New Roman" w:cs="Times New Roman"/>
                <w:sz w:val="20"/>
                <w:szCs w:val="20"/>
                <w:lang w:eastAsia="ko-KR"/>
              </w:rPr>
              <w:t>Bamboo/400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46D4E7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Original BC</w:t>
            </w:r>
          </w:p>
          <w:p w14:paraId="6067F68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Steam activation</w:t>
            </w:r>
          </w:p>
          <w:p w14:paraId="0F69AE4E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riginal BC</w:t>
            </w:r>
          </w:p>
          <w:p w14:paraId="6450933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riginal BC</w:t>
            </w:r>
          </w:p>
          <w:p w14:paraId="022C9D9E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riginal BC</w:t>
            </w:r>
          </w:p>
          <w:p w14:paraId="04A77AD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81F2AD3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hAnsi="Times New Roman" w:cs="Times New Roman"/>
                <w:color w:val="231F20"/>
                <w:sz w:val="20"/>
                <w:szCs w:val="20"/>
                <w:lang w:eastAsia="ko-KR"/>
              </w:rPr>
              <w:lastRenderedPageBreak/>
              <w:t>2.5g/L</w:t>
            </w:r>
          </w:p>
        </w:tc>
        <w:tc>
          <w:tcPr>
            <w:tcW w:w="21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EBAA00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Batch adsorption 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experiments</w:t>
            </w:r>
          </w:p>
        </w:tc>
        <w:tc>
          <w:tcPr>
            <w:tcW w:w="135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89A371F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2,4-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Dichlorophynoxy acetic acid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F418B1B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10-500 mg/L</w:t>
            </w:r>
          </w:p>
          <w:p w14:paraId="10828BC3" w14:textId="40C4BA9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(pH 7)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B38828A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10.05 mg/g</w:t>
            </w:r>
          </w:p>
          <w:p w14:paraId="41F4EC02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58.85 mg/g</w:t>
            </w:r>
          </w:p>
          <w:p w14:paraId="6C0ED693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2.67 mg/g</w:t>
            </w:r>
          </w:p>
          <w:p w14:paraId="104ABB0B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6.66 mg/g</w:t>
            </w:r>
          </w:p>
          <w:p w14:paraId="1DF64F5E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8.92 mg/g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BC3009E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hAnsi="Times New Roman" w:cs="Times New Roman"/>
                <w:sz w:val="20"/>
                <w:szCs w:val="20"/>
                <w:lang w:eastAsia="ko-KR"/>
              </w:rPr>
              <w:lastRenderedPageBreak/>
              <w:fldChar w:fldCharType="begin"/>
            </w:r>
            <w:r w:rsidRPr="00E45750">
              <w:rPr>
                <w:rFonts w:ascii="Times New Roman" w:hAnsi="Times New Roman" w:cs="Times New Roman"/>
                <w:sz w:val="20"/>
                <w:szCs w:val="20"/>
                <w:lang w:eastAsia="ko-KR"/>
              </w:rPr>
              <w:instrText xml:space="preserve"> ADDIN EN.CITE &lt;EndNote&gt;&lt;Cite&gt;&lt;Author&gt;Mandal&lt;/Author&gt;&lt;Year&gt;2017&lt;/Year&gt;&lt;RecNum&gt;261&lt;/RecNum&gt;&lt;DisplayText&gt;(Mandal et al., 2017)&lt;/DisplayText&gt;&lt;record&gt;&lt;rec-number&gt;261&lt;/rec-number&gt;&lt;foreign-keys&gt;&lt;key app="EN" db-id="f2pf0zev1ewadwew5ze5vwvpdfddx9vaz5fr" timestamp="0"&gt;261&lt;/key&gt;&lt;/foreign-keys&gt;&lt;ref-type name="Journal Article"&gt;17&lt;/ref-type&gt;&lt;contributors&gt;&lt;authors&gt;&lt;author&gt;Mandal, Sanchita&lt;/author&gt;&lt;author&gt;Sarkar, Binoy&lt;/author&gt;&lt;author&gt;Igalavithana, Avanthi Deshani&lt;/author&gt;&lt;author&gt;Ok, Yong Sik&lt;/author&gt;&lt;author&gt;Yang, Xiao&lt;/author&gt;&lt;author&gt;Lombi, Enzo&lt;/author&gt;&lt;author&gt;Bolan, Nanthi&lt;/author&gt;&lt;/authors&gt;&lt;/contributors&gt;&lt;titles&gt;&lt;title&gt;Mechanistic insights of 2, 4-D sorption onto biochar: Influence of feedstock materials and biochar properties&lt;/title&gt;&lt;secondary-title&gt;Bioresource technology&lt;/secondary-title&gt;&lt;/titles&gt;&lt;periodical&gt;&lt;full-title&gt;Bioresource Technology&lt;/full-title&gt;&lt;/periodical&gt;&lt;pages&gt;160-167&lt;/pages&gt;&lt;volume&gt;246&lt;/volume&gt;&lt;dates&gt;&lt;year&gt;2017&lt;/year&gt;&lt;/dates&gt;&lt;isbn&gt;0960-8524&lt;/isbn&gt;&lt;urls&gt;&lt;/urls&gt;&lt;/record&gt;&lt;/Cite&gt;&lt;/EndNote&gt;</w:instrText>
            </w:r>
            <w:r w:rsidRPr="00E45750">
              <w:rPr>
                <w:rFonts w:ascii="Times New Roman" w:hAnsi="Times New Roman" w:cs="Times New Roman"/>
                <w:sz w:val="20"/>
                <w:szCs w:val="20"/>
                <w:lang w:eastAsia="ko-KR"/>
              </w:rPr>
              <w:fldChar w:fldCharType="separate"/>
            </w:r>
            <w:r w:rsidRPr="00E45750">
              <w:rPr>
                <w:rFonts w:ascii="Times New Roman" w:hAnsi="Times New Roman" w:cs="Times New Roman"/>
                <w:noProof/>
                <w:sz w:val="20"/>
                <w:szCs w:val="20"/>
                <w:lang w:eastAsia="ko-KR"/>
              </w:rPr>
              <w:t xml:space="preserve">(Mandal et al., </w:t>
            </w:r>
            <w:r w:rsidRPr="00E45750">
              <w:rPr>
                <w:rFonts w:ascii="Times New Roman" w:hAnsi="Times New Roman" w:cs="Times New Roman"/>
                <w:noProof/>
                <w:sz w:val="20"/>
                <w:szCs w:val="20"/>
                <w:lang w:eastAsia="ko-KR"/>
              </w:rPr>
              <w:lastRenderedPageBreak/>
              <w:t>2017)</w:t>
            </w:r>
            <w:r w:rsidRPr="00E45750">
              <w:rPr>
                <w:rFonts w:ascii="Times New Roman" w:hAnsi="Times New Roman" w:cs="Times New Roman"/>
                <w:sz w:val="20"/>
                <w:szCs w:val="20"/>
                <w:lang w:eastAsia="ko-KR"/>
              </w:rPr>
              <w:fldChar w:fldCharType="end"/>
            </w:r>
          </w:p>
        </w:tc>
      </w:tr>
      <w:tr w:rsidR="008E0DA6" w:rsidRPr="00E45750" w14:paraId="6277F26B" w14:textId="77777777" w:rsidTr="00E45750">
        <w:trPr>
          <w:trHeight w:val="285"/>
        </w:trPr>
        <w:tc>
          <w:tcPr>
            <w:tcW w:w="851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</w:tcPr>
          <w:p w14:paraId="7793F47D" w14:textId="62DD70E7" w:rsidR="00532765" w:rsidRPr="00E45750" w:rsidRDefault="00C36B8F" w:rsidP="00532765">
            <w:pPr>
              <w:spacing w:after="0"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DengXian" w:hAnsi="Times New Roman" w:cs="Times New Roman" w:hint="eastAsia"/>
                <w:color w:val="000000"/>
                <w:sz w:val="20"/>
                <w:szCs w:val="20"/>
              </w:rPr>
              <w:lastRenderedPageBreak/>
              <w:t>2</w:t>
            </w:r>
            <w:r w:rsidRPr="00E45750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1843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2175A2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witchgrass</w:t>
            </w:r>
          </w:p>
          <w:p w14:paraId="54EA054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25/60s</w:t>
            </w:r>
          </w:p>
        </w:tc>
        <w:tc>
          <w:tcPr>
            <w:tcW w:w="1417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0DA15DF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riginal BC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985CDA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 g/L</w:t>
            </w:r>
          </w:p>
        </w:tc>
        <w:tc>
          <w:tcPr>
            <w:tcW w:w="219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D2F37A3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tch adsorption experiments</w:t>
            </w:r>
          </w:p>
        </w:tc>
        <w:tc>
          <w:tcPr>
            <w:tcW w:w="1354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7765C5A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,4-Dichlorophenoxy acetic acid</w:t>
            </w:r>
          </w:p>
        </w:tc>
        <w:tc>
          <w:tcPr>
            <w:tcW w:w="1559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2C1D75E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5-400 mg/L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16FEF91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3 mg/g (25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o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)</w:t>
            </w:r>
          </w:p>
        </w:tc>
        <w:tc>
          <w:tcPr>
            <w:tcW w:w="1559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CEA4579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Essandoh&lt;/Author&gt;&lt;Year&gt;2017&lt;/Year&gt;&lt;RecNum&gt;4&lt;/RecNum&gt;&lt;DisplayText&gt;(Essandoh et al., 2017b)&lt;/DisplayText&gt;&lt;record&gt;&lt;rec-number&gt;4&lt;/rec-number&gt;&lt;foreign-keys&gt;&lt;key app="EN" db-id="f2pf0zev1ewadwew5ze5vwvpdfddx9vaz5fr" timestamp="0"&gt;4&lt;/key&gt;&lt;/foreign-keys&gt;&lt;ref-type name="Journal Article"&gt;17&lt;/ref-type&gt;&lt;contributors&gt;&lt;authors&gt;&lt;author&gt;Essandoh, Matthew&lt;/author&gt;&lt;author&gt;Wolgemuth, Daniel&lt;/author&gt;&lt;author&gt;Pittman, Charles U&lt;/author&gt;&lt;author&gt;Mohan, Dinesh&lt;/author&gt;&lt;author&gt;Mlsna, Todd&lt;/author&gt;&lt;/authors&gt;&lt;/contributors&gt;&lt;titles&gt;&lt;title&gt;Phenoxy herbicide removal from aqueous solutions using fast pyrolysis switchgrass biochar&lt;/title&gt;&lt;secondary-title&gt;Chemosphere&lt;/secondary-title&gt;&lt;/titles&gt;&lt;periodical&gt;&lt;full-title&gt;Chemosphere&lt;/full-title&gt;&lt;/periodical&gt;&lt;pages&gt;49-57&lt;/pages&gt;&lt;volume&gt;174&lt;/volume&gt;&lt;dates&gt;&lt;year&gt;2017&lt;/year&gt;&lt;/dates&gt;&lt;isbn&gt;0045-6535&lt;/isbn&gt;&lt;urls&gt;&lt;/urls&gt;&lt;/record&gt;&lt;/Cite&gt;&lt;/EndNote&gt;</w:instrTex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4575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Essandoh et al., 2017b)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8E0DA6" w:rsidRPr="00E45750" w14:paraId="202B4129" w14:textId="77777777" w:rsidTr="00E45750">
        <w:trPr>
          <w:trHeight w:val="285"/>
        </w:trPr>
        <w:tc>
          <w:tcPr>
            <w:tcW w:w="851" w:type="dxa"/>
            <w:vMerge/>
            <w:tcBorders>
              <w:left w:val="nil"/>
              <w:right w:val="nil"/>
            </w:tcBorders>
          </w:tcPr>
          <w:p w14:paraId="2E9BED4E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EEB9B89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17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FBA943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3D4B35B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1F19EC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D65D1C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62E6935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D86F7E3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4 mg/g (35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o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)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A8BCC59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1E0E9512" w14:textId="77777777" w:rsidTr="00E45750">
        <w:trPr>
          <w:trHeight w:val="285"/>
        </w:trPr>
        <w:tc>
          <w:tcPr>
            <w:tcW w:w="851" w:type="dxa"/>
            <w:vMerge/>
            <w:tcBorders>
              <w:left w:val="nil"/>
              <w:right w:val="nil"/>
            </w:tcBorders>
          </w:tcPr>
          <w:p w14:paraId="366F78AB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D75097E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17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DFA0AA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C778774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0943E5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2294BBA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54B0585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A1FAF30" w14:textId="56370A39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9 mg/g (45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o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)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E6BF122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5A3CBC3E" w14:textId="77777777" w:rsidTr="00E45750">
        <w:trPr>
          <w:trHeight w:val="285"/>
        </w:trPr>
        <w:tc>
          <w:tcPr>
            <w:tcW w:w="851" w:type="dxa"/>
            <w:vMerge/>
            <w:tcBorders>
              <w:left w:val="nil"/>
              <w:right w:val="nil"/>
            </w:tcBorders>
          </w:tcPr>
          <w:p w14:paraId="3079A6B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5FD5F6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17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4427AC4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56C8473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F22020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6B57121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-methyl-4-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br/>
              <w:t>chlorophenoxyacetic acid</w:t>
            </w:r>
          </w:p>
        </w:tc>
        <w:tc>
          <w:tcPr>
            <w:tcW w:w="1559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9C1F8F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0-150 mg/L</w:t>
            </w:r>
          </w:p>
          <w:p w14:paraId="0179373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247C26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8.31 mg/g (25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o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)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5DC9493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36FFB3B7" w14:textId="77777777" w:rsidTr="00E45750">
        <w:trPr>
          <w:trHeight w:val="285"/>
        </w:trPr>
        <w:tc>
          <w:tcPr>
            <w:tcW w:w="851" w:type="dxa"/>
            <w:vMerge/>
            <w:tcBorders>
              <w:left w:val="nil"/>
              <w:right w:val="nil"/>
            </w:tcBorders>
          </w:tcPr>
          <w:p w14:paraId="670E857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3240CF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17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913141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BF56E99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1A0B3AE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1D19FAB9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08B43CE3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590945B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0.01 mg/g (35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o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)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1C0A82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089576E2" w14:textId="77777777" w:rsidTr="00E45750">
        <w:trPr>
          <w:trHeight w:val="285"/>
        </w:trPr>
        <w:tc>
          <w:tcPr>
            <w:tcW w:w="851" w:type="dxa"/>
            <w:vMerge/>
            <w:tcBorders>
              <w:left w:val="nil"/>
              <w:bottom w:val="nil"/>
              <w:right w:val="nil"/>
            </w:tcBorders>
          </w:tcPr>
          <w:p w14:paraId="0A9E3B44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735453A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17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5191C9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F6B4D5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282ACB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2A28C57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792C500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40708AA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0.01 mg/g (45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o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)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B702703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016B5DDB" w14:textId="77777777" w:rsidTr="00E45750">
        <w:trPr>
          <w:trHeight w:val="240"/>
        </w:trPr>
        <w:tc>
          <w:tcPr>
            <w:tcW w:w="851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</w:tcPr>
          <w:p w14:paraId="68FE78F1" w14:textId="3747F97B" w:rsidR="00532765" w:rsidRPr="00E45750" w:rsidRDefault="00C36B8F" w:rsidP="00532765">
            <w:pPr>
              <w:spacing w:after="0"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DengXian" w:hAnsi="Times New Roman" w:cs="Times New Roman" w:hint="eastAsia"/>
                <w:color w:val="000000"/>
                <w:sz w:val="20"/>
                <w:szCs w:val="20"/>
              </w:rPr>
              <w:t>2</w:t>
            </w:r>
            <w:r w:rsidRPr="00E45750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1843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572A24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mboo</w:t>
            </w:r>
          </w:p>
          <w:p w14:paraId="19C8206A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80/2h</w:t>
            </w:r>
          </w:p>
        </w:tc>
        <w:tc>
          <w:tcPr>
            <w:tcW w:w="1417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D9032D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H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3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O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4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modified BC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FFB1BA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g/L</w:t>
            </w:r>
          </w:p>
        </w:tc>
        <w:tc>
          <w:tcPr>
            <w:tcW w:w="219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F609C54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tch adsorption experiments</w:t>
            </w:r>
          </w:p>
        </w:tc>
        <w:tc>
          <w:tcPr>
            <w:tcW w:w="135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85A0102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ulfathiazole</w:t>
            </w:r>
          </w:p>
        </w:tc>
        <w:tc>
          <w:tcPr>
            <w:tcW w:w="1559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FE56FF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5–50 mg/L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004053B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37.71 mg/g</w:t>
            </w:r>
          </w:p>
        </w:tc>
        <w:tc>
          <w:tcPr>
            <w:tcW w:w="1559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FC7DCB9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Ahmed&lt;/Author&gt;&lt;Year&gt;2017&lt;/Year&gt;&lt;RecNum&gt;5&lt;/RecNum&gt;&lt;DisplayText&gt;(Ahmed et al., 2017)&lt;/DisplayText&gt;&lt;record&gt;&lt;rec-number&gt;5&lt;/rec-number&gt;&lt;foreign-keys&gt;&lt;key app="EN" db-id="f2pf0zev1ewadwew5ze5vwvpdfddx9vaz5fr" timestamp="0"&gt;5&lt;/key&gt;&lt;/foreign-keys&gt;&lt;ref-type name="Journal Article"&gt;17&lt;/ref-type&gt;&lt;contributors&gt;&lt;authors&gt;&lt;author&gt;Ahmed, Mohammad Boshir&lt;/author&gt;&lt;author&gt;Zhou, John L&lt;/author&gt;&lt;author&gt;Ngo, Huu Hao&lt;/author&gt;&lt;author&gt;Guo, Wenshan&lt;/author&gt;&lt;author&gt;Johir, Md Abu Hasan&lt;/author&gt;&lt;author&gt;Sornalingam, Kireesan&lt;/author&gt;&lt;/authors&gt;&lt;/contributors&gt;&lt;titles&gt;&lt;title&gt;Single and competitive sorption properties and mechanism of functionalized biochar for removing sulfonamide antibiotics from water&lt;/title&gt;&lt;secondary-title&gt;Chemical Engineering Journal&lt;/secondary-title&gt;&lt;/titles&gt;&lt;pages&gt;348-358&lt;/pages&gt;&lt;volume&gt;311&lt;/volume&gt;&lt;dates&gt;&lt;year&gt;2017&lt;/year&gt;&lt;/dates&gt;&lt;isbn&gt;1385-8947&lt;/isbn&gt;&lt;urls&gt;&lt;/urls&gt;&lt;/record&gt;&lt;/Cite&gt;&lt;/EndNote&gt;</w:instrTex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4575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Ahmed et al., 2017)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8E0DA6" w:rsidRPr="00E45750" w14:paraId="5CC7060B" w14:textId="77777777" w:rsidTr="00E45750">
        <w:trPr>
          <w:trHeight w:val="240"/>
        </w:trPr>
        <w:tc>
          <w:tcPr>
            <w:tcW w:w="851" w:type="dxa"/>
            <w:vMerge/>
            <w:tcBorders>
              <w:left w:val="nil"/>
              <w:right w:val="nil"/>
            </w:tcBorders>
          </w:tcPr>
          <w:p w14:paraId="0EFC5A53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221EBB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17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A5D5882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A19672F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B9830BE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892CB7A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ulfamethazine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294FB1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87146E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5.74 mg/g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7337974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2454773B" w14:textId="77777777" w:rsidTr="00E45750">
        <w:trPr>
          <w:trHeight w:val="240"/>
        </w:trPr>
        <w:tc>
          <w:tcPr>
            <w:tcW w:w="851" w:type="dxa"/>
            <w:vMerge/>
            <w:tcBorders>
              <w:left w:val="nil"/>
              <w:bottom w:val="nil"/>
              <w:right w:val="nil"/>
            </w:tcBorders>
          </w:tcPr>
          <w:p w14:paraId="5A3FC8F5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C0D4D99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17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566C452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2863A2E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272DFF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C07A842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Sulfamethoxazole 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CCE9A1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CF9171E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8.1 mg/g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7296F57B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2ED9A242" w14:textId="77777777" w:rsidTr="00E45750">
        <w:trPr>
          <w:trHeight w:val="240"/>
        </w:trPr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</w:tcPr>
          <w:p w14:paraId="576EDC89" w14:textId="681E9689" w:rsidR="00532765" w:rsidRPr="00E45750" w:rsidRDefault="00C36B8F" w:rsidP="00532765">
            <w:pPr>
              <w:spacing w:after="0"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DengXian" w:hAnsi="Times New Roman" w:cs="Times New Roman" w:hint="eastAsia"/>
                <w:color w:val="000000"/>
                <w:sz w:val="20"/>
                <w:szCs w:val="20"/>
              </w:rPr>
              <w:t>2</w:t>
            </w:r>
            <w:r w:rsidRPr="00E45750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30F6642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range peel 250/6h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0D2E0C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riginal BC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506BE64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NA</w:t>
            </w:r>
          </w:p>
        </w:tc>
        <w:tc>
          <w:tcPr>
            <w:tcW w:w="219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EC2B25B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tch adsorption experiments</w:t>
            </w:r>
          </w:p>
        </w:tc>
        <w:tc>
          <w:tcPr>
            <w:tcW w:w="1354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E413775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aphthalene</w:t>
            </w:r>
          </w:p>
        </w:tc>
        <w:tc>
          <w:tcPr>
            <w:tcW w:w="1559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6F95AA5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2-0.95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$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7174F4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99 mg/g</w:t>
            </w:r>
          </w:p>
        </w:tc>
        <w:tc>
          <w:tcPr>
            <w:tcW w:w="1559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2C58705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Chen&lt;/Author&gt;&lt;Year&gt;2011&lt;/Year&gt;&lt;RecNum&gt;10&lt;/RecNum&gt;&lt;DisplayText&gt;(Chen et al., 2011)&lt;/DisplayText&gt;&lt;record&gt;&lt;rec-number&gt;10&lt;/rec-number&gt;&lt;foreign-keys&gt;&lt;key app="EN" db-id="f2pf0zev1ewadwew5ze5vwvpdfddx9vaz5fr" timestamp="0"&gt;10&lt;/key&gt;&lt;/foreign-keys&gt;&lt;ref-type name="Journal Article"&gt;17&lt;/ref-type&gt;&lt;contributors&gt;&lt;authors&gt;&lt;author&gt;Chen, Baoliang&lt;/author&gt;&lt;author&gt;Chen, Zaiming&lt;/author&gt;&lt;author&gt;Lv, Shaofang&lt;/author&gt;&lt;/authors&gt;&lt;/contributors&gt;&lt;titles&gt;&lt;title&gt;A novel magnetic biochar efficiently sorbs organic pollutants and phosphate&lt;/title&gt;&lt;secondary-title&gt;Bioresource technology&lt;/secondary-title&gt;&lt;/titles&gt;&lt;periodical&gt;&lt;full-title&gt;Bioresource Technology&lt;/full-title&gt;&lt;/periodical&gt;&lt;pages&gt;716-723&lt;/pages&gt;&lt;volume&gt;102&lt;/volume&gt;&lt;number&gt;2&lt;/number&gt;&lt;dates&gt;&lt;year&gt;2011&lt;/year&gt;&lt;/dates&gt;&lt;isbn&gt;0960-8524&lt;/isbn&gt;&lt;urls&gt;&lt;/urls&gt;&lt;/record&gt;&lt;/Cite&gt;&lt;/EndNote&gt;</w:instrTex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4575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Chen et al., 2011)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8E0DA6" w:rsidRPr="00E45750" w14:paraId="467FA2FC" w14:textId="77777777" w:rsidTr="00E45750">
        <w:trPr>
          <w:trHeight w:val="24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14:paraId="6E3296D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5D1A04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range peel</w:t>
            </w:r>
          </w:p>
          <w:p w14:paraId="75FEAC7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400/6 h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62B47EB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riginal BC</w:t>
            </w: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572D16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0D8E7EA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C45C104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B0A9B75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0FAABA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.39 mg/g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B58534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7881F93A" w14:textId="77777777" w:rsidTr="00E45750">
        <w:trPr>
          <w:trHeight w:val="24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14:paraId="299C6F5F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1695079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range peel</w:t>
            </w:r>
          </w:p>
          <w:p w14:paraId="70411E4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250/6 h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D3462FE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gnetic BC</w:t>
            </w: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DC656DB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CFEEC52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ABCDAAF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A1E3DB2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531B281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835 mg/g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9A921C9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3D7E7C55" w14:textId="77777777" w:rsidTr="00E45750">
        <w:trPr>
          <w:trHeight w:val="24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14:paraId="2D4324C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3E69FC4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range peel</w:t>
            </w:r>
          </w:p>
          <w:p w14:paraId="418BE1E4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400/6 h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E65D0CE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gnetic BC</w:t>
            </w: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30834A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CD9690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7B9FE4E5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01D28D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9B49F7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3 mg/g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7031B1CA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0D4DFC5D" w14:textId="77777777" w:rsidTr="00E45750">
        <w:trPr>
          <w:trHeight w:val="24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14:paraId="38749CB9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CAD48D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range peel</w:t>
            </w:r>
          </w:p>
          <w:p w14:paraId="4ED1101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250/6 h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563190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riginal BC</w:t>
            </w: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5C4C145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8373AB9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9D4B01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p-nitrotoluene</w:t>
            </w:r>
          </w:p>
        </w:tc>
        <w:tc>
          <w:tcPr>
            <w:tcW w:w="1559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F731C05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1 to 0.91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$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E06CD39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.44 mg/g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B328CB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69BD98A4" w14:textId="77777777" w:rsidTr="00E45750">
        <w:trPr>
          <w:trHeight w:val="24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14:paraId="03D73D34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35396F4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range peel</w:t>
            </w:r>
          </w:p>
          <w:p w14:paraId="68D30F24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400/6 h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3F8C5B4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riginal BC</w:t>
            </w: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79C533E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D64F08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446C02C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7EB415D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DB6A8C1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9.7 mg/g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738C559F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72EE598D" w14:textId="77777777" w:rsidTr="00E45750">
        <w:trPr>
          <w:trHeight w:val="24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14:paraId="2995AA5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DB58301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range peel</w:t>
            </w:r>
          </w:p>
          <w:p w14:paraId="676FB9AB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250/6 h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432BC2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gnetic BC</w:t>
            </w: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968CE4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74BE56C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4513FA1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2A6E307B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046964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22 mg/g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1DD540E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343BAE76" w14:textId="77777777" w:rsidTr="00E45750">
        <w:trPr>
          <w:trHeight w:val="24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14:paraId="3CEE667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0DDC0F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range peel</w:t>
            </w:r>
          </w:p>
          <w:p w14:paraId="7640A67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400/6 h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93FCC53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gnetic BC</w:t>
            </w: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F8E4793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05C8773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58C537B1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20F6773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A493541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3.4 mg/g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5A69F5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4794D8E3" w14:textId="77777777" w:rsidTr="00E45750">
        <w:trPr>
          <w:trHeight w:val="240"/>
        </w:trPr>
        <w:tc>
          <w:tcPr>
            <w:tcW w:w="851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</w:tcPr>
          <w:p w14:paraId="70A0C73F" w14:textId="2C82B1C8" w:rsidR="00532765" w:rsidRPr="00E45750" w:rsidRDefault="00C36B8F" w:rsidP="00532765">
            <w:pPr>
              <w:spacing w:after="0"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DengXian" w:hAnsi="Times New Roman" w:cs="Times New Roman" w:hint="eastAsia"/>
                <w:color w:val="000000"/>
                <w:sz w:val="20"/>
                <w:szCs w:val="20"/>
              </w:rPr>
              <w:t>2</w:t>
            </w:r>
            <w:r w:rsidRPr="00E45750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1843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308A8AE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mboo</w:t>
            </w:r>
          </w:p>
          <w:p w14:paraId="5E3C1185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550/NA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179144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riginal BC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D0ABB8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5 g/L</w:t>
            </w:r>
          </w:p>
        </w:tc>
        <w:tc>
          <w:tcPr>
            <w:tcW w:w="219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FC939E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tch adsorption experiments</w:t>
            </w:r>
          </w:p>
        </w:tc>
        <w:tc>
          <w:tcPr>
            <w:tcW w:w="1354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5BF498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urfural</w:t>
            </w:r>
          </w:p>
        </w:tc>
        <w:tc>
          <w:tcPr>
            <w:tcW w:w="1559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674AE8F" w14:textId="188FFE9B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000 mg/L -20000 mg/L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559A114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9.17 mg/g</w:t>
            </w:r>
          </w:p>
        </w:tc>
        <w:tc>
          <w:tcPr>
            <w:tcW w:w="1559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50B8FB5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Li&lt;/Author&gt;&lt;Year&gt;2014&lt;/Year&gt;&lt;RecNum&gt;7&lt;/RecNum&gt;&lt;DisplayText&gt;(Li et al., 2014)&lt;/DisplayText&gt;&lt;record&gt;&lt;rec-number&gt;7&lt;/rec-number&gt;&lt;foreign-keys&gt;&lt;key app="EN" db-id="f2pf0zev1ewadwew5ze5vwvpdfddx9vaz5fr" timestamp="0"&gt;7&lt;/key&gt;&lt;/foreign-keys&gt;&lt;ref-type name="Journal Article"&gt;17&lt;/ref-type&gt;&lt;contributors&gt;&lt;authors&gt;&lt;author&gt;Li, Yunchao&lt;/author&gt;&lt;author&gt;Shao, Jingai&lt;/author&gt;&lt;author&gt;Wang, Xianhua&lt;/author&gt;&lt;author&gt;Deng, Yong&lt;/author&gt;&lt;author&gt;Yang, Haiping&lt;/author&gt;&lt;author&gt;Chen, Hanping&lt;/author&gt;&lt;/authors&gt;&lt;/contributors&gt;&lt;titles&gt;&lt;title&gt;Characterization of modified biochars derived from bamboo pyrolysis and their utilization for target component (furfural) adsorption&lt;/title&gt;&lt;secondary-title&gt;Energy &amp;amp; Fuels&lt;/secondary-title&gt;&lt;/titles&gt;&lt;pages&gt;5119-5127&lt;/pages&gt;&lt;volume&gt;28&lt;/volume&gt;&lt;number&gt;8&lt;/number&gt;&lt;dates&gt;&lt;year&gt;2014&lt;/year&gt;&lt;/dates&gt;&lt;isbn&gt;0887-0624&lt;/isbn&gt;&lt;urls&gt;&lt;/urls&gt;&lt;/record&gt;&lt;/Cite&gt;&lt;/EndNote&gt;</w:instrTex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4575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Li et al., 2014)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8E0DA6" w:rsidRPr="00E45750" w14:paraId="40D682E1" w14:textId="77777777" w:rsidTr="00E45750">
        <w:trPr>
          <w:trHeight w:val="240"/>
        </w:trPr>
        <w:tc>
          <w:tcPr>
            <w:tcW w:w="851" w:type="dxa"/>
            <w:vMerge/>
            <w:tcBorders>
              <w:left w:val="nil"/>
              <w:right w:val="nil"/>
            </w:tcBorders>
          </w:tcPr>
          <w:p w14:paraId="345156E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F7FBEF9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2CE353E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xidation by KMnO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4</w:t>
            </w: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BDD5CBF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63BE155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2403A7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50FD719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BBBBB31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3.55 mg/g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71CC2C9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6366FCED" w14:textId="77777777" w:rsidTr="00E45750">
        <w:trPr>
          <w:trHeight w:val="240"/>
        </w:trPr>
        <w:tc>
          <w:tcPr>
            <w:tcW w:w="851" w:type="dxa"/>
            <w:vMerge/>
            <w:tcBorders>
              <w:left w:val="nil"/>
              <w:right w:val="nil"/>
            </w:tcBorders>
          </w:tcPr>
          <w:p w14:paraId="0067C13E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76D1049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E16932B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Oxidation by 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HNO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3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318A7E5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3EDDCC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73B76F1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F4EBB5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A74DC01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6.34 mg/g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F1C7FF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401CCC3F" w14:textId="77777777" w:rsidTr="00E45750">
        <w:trPr>
          <w:trHeight w:val="240"/>
        </w:trPr>
        <w:tc>
          <w:tcPr>
            <w:tcW w:w="851" w:type="dxa"/>
            <w:vMerge/>
            <w:tcBorders>
              <w:left w:val="nil"/>
              <w:right w:val="nil"/>
            </w:tcBorders>
          </w:tcPr>
          <w:p w14:paraId="0101FF25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4A5E943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BF2795F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reated with NaOH</w:t>
            </w: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0270223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389BD4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62F07F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5523B6B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EBE4EC9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2.04 mg/g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73A5F109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0AE24913" w14:textId="77777777" w:rsidTr="00E45750">
        <w:trPr>
          <w:trHeight w:val="240"/>
        </w:trPr>
        <w:tc>
          <w:tcPr>
            <w:tcW w:w="851" w:type="dxa"/>
            <w:vMerge/>
            <w:tcBorders>
              <w:left w:val="nil"/>
              <w:bottom w:val="nil"/>
              <w:right w:val="nil"/>
            </w:tcBorders>
          </w:tcPr>
          <w:p w14:paraId="2BD46EF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FB1F105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87806E3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Heat treatment </w:t>
            </w: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FAD0389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B6D8D23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4CC66F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097A14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412B81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53.16 mg/g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063ACA1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5CC3061F" w14:textId="77777777" w:rsidTr="00E45750">
        <w:trPr>
          <w:trHeight w:val="240"/>
        </w:trPr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</w:tcPr>
          <w:p w14:paraId="261A144E" w14:textId="4FF98147" w:rsidR="00532765" w:rsidRPr="00E45750" w:rsidRDefault="00C36B8F" w:rsidP="00532765">
            <w:pPr>
              <w:spacing w:after="0"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DengXian" w:hAnsi="Times New Roman" w:cs="Times New Roman" w:hint="eastAsia"/>
                <w:color w:val="000000"/>
                <w:sz w:val="20"/>
                <w:szCs w:val="20"/>
              </w:rPr>
              <w:t>2</w:t>
            </w:r>
            <w:r w:rsidRPr="00E45750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189B13E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ice husk</w:t>
            </w:r>
          </w:p>
          <w:p w14:paraId="2A617BF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300/3h</w:t>
            </w:r>
          </w:p>
        </w:tc>
        <w:tc>
          <w:tcPr>
            <w:tcW w:w="1417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8DD8C31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riginal BC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6582F5B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 g/L</w:t>
            </w:r>
          </w:p>
        </w:tc>
        <w:tc>
          <w:tcPr>
            <w:tcW w:w="219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01DA42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tch adsorption experiments</w:t>
            </w:r>
          </w:p>
        </w:tc>
        <w:tc>
          <w:tcPr>
            <w:tcW w:w="1354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C2E594E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arbofuran </w:t>
            </w:r>
          </w:p>
        </w:tc>
        <w:tc>
          <w:tcPr>
            <w:tcW w:w="1559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92504F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-100 mg/L</w:t>
            </w:r>
          </w:p>
          <w:p w14:paraId="2C3B51EA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(pH 5)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AC258F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0.73 mg/g</w:t>
            </w:r>
          </w:p>
        </w:tc>
        <w:tc>
          <w:tcPr>
            <w:tcW w:w="1559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B92E0B3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Mayakaduwa&lt;/Author&gt;&lt;Year&gt;2016&lt;/Year&gt;&lt;RecNum&gt;9&lt;/RecNum&gt;&lt;DisplayText&gt;(Mayakaduwa et al., 2016)&lt;/DisplayText&gt;&lt;record&gt;&lt;rec-number&gt;9&lt;/rec-number&gt;&lt;foreign-keys&gt;&lt;key app="EN" db-id="f2pf0zev1ewadwew5ze5vwvpdfddx9vaz5fr" timestamp="0"&gt;9&lt;/key&gt;&lt;/foreign-keys&gt;&lt;ref-type name="Journal Article"&gt;17&lt;/ref-type&gt;&lt;contributors&gt;&lt;authors&gt;&lt;author&gt;Mayakaduwa, SS&lt;/author&gt;&lt;author&gt;Herath, Indika&lt;/author&gt;&lt;author&gt;Ok, Yong Sik&lt;/author&gt;&lt;author&gt;Mohan, Dinesh&lt;/author&gt;&lt;author&gt;Vithanage, Meththika&lt;/author&gt;&lt;/authors&gt;&lt;/contributors&gt;&lt;titles&gt;&lt;title&gt;Insights into aqueous carbofuran removal by modified and non-modified rice husk biochars&lt;/title&gt;&lt;secondary-title&gt;Environmental Science and Pollution Research&lt;/secondary-title&gt;&lt;/titles&gt;&lt;pages&gt;1-9&lt;/pages&gt;&lt;dates&gt;&lt;year&gt;2016&lt;/year&gt;&lt;/dates&gt;&lt;isbn&gt;0944-1344&lt;/isbn&gt;&lt;urls&gt;&lt;/urls&gt;&lt;/record&gt;&lt;/Cite&gt;&lt;/EndNote&gt;</w:instrTex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4575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Mayakaduwa et al., 2016)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8E0DA6" w:rsidRPr="00E45750" w14:paraId="714932E1" w14:textId="77777777" w:rsidTr="00E45750">
        <w:trPr>
          <w:trHeight w:val="24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14:paraId="40CEBDF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65A5305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ice husk 500/3h</w:t>
            </w:r>
          </w:p>
        </w:tc>
        <w:tc>
          <w:tcPr>
            <w:tcW w:w="1417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22FB9AF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BF36ABB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45260F3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75E1C0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065F28A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216623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8.75 mg/g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B9D015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5F93D1A3" w14:textId="77777777" w:rsidTr="00E45750">
        <w:trPr>
          <w:trHeight w:val="24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14:paraId="2031DE7F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431723F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ice husk 700/3h</w:t>
            </w:r>
          </w:p>
        </w:tc>
        <w:tc>
          <w:tcPr>
            <w:tcW w:w="1417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7F8B8FF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BDDEDDF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BFB58AF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485EECB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7126A494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284C2D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2.87 mg/g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7E9CC739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3E6DCFF4" w14:textId="77777777" w:rsidTr="00E45750">
        <w:trPr>
          <w:trHeight w:val="24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14:paraId="44DE44D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E03B1CB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ice husk 700/3h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EC86961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team activated B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97F5D4B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62AE2C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64AF903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53FA03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4F21355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0.77 mg/g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2F2FA02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15FE4249" w14:textId="77777777" w:rsidTr="00E45750">
        <w:trPr>
          <w:trHeight w:val="240"/>
        </w:trPr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</w:tcPr>
          <w:p w14:paraId="15CFAA73" w14:textId="2EFCB7E7" w:rsidR="00532765" w:rsidRPr="00E45750" w:rsidRDefault="00C36B8F" w:rsidP="00532765">
            <w:pPr>
              <w:spacing w:after="0"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DengXian" w:hAnsi="Times New Roman" w:cs="Times New Roman" w:hint="eastAsia"/>
                <w:color w:val="000000"/>
                <w:sz w:val="20"/>
                <w:szCs w:val="20"/>
              </w:rPr>
              <w:t>2</w:t>
            </w:r>
            <w:r w:rsidRPr="00E45750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ACAA9F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ickory chips 600/1h</w:t>
            </w:r>
          </w:p>
        </w:tc>
        <w:tc>
          <w:tcPr>
            <w:tcW w:w="1417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BE808D5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Sodium dodecyl benzene sulfonate modified CNT-BC nanocomposites 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FA79683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g/L</w:t>
            </w:r>
          </w:p>
        </w:tc>
        <w:tc>
          <w:tcPr>
            <w:tcW w:w="219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B461633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tch adsorption experiments</w:t>
            </w:r>
          </w:p>
        </w:tc>
        <w:tc>
          <w:tcPr>
            <w:tcW w:w="1354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ACE910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Sulfapyridine </w:t>
            </w:r>
          </w:p>
        </w:tc>
        <w:tc>
          <w:tcPr>
            <w:tcW w:w="1559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19F502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20 mg/L 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7D1C28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7.9 mg/g</w:t>
            </w:r>
          </w:p>
        </w:tc>
        <w:tc>
          <w:tcPr>
            <w:tcW w:w="1559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719DB4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Inyang&lt;/Author&gt;&lt;Year&gt;2015&lt;/Year&gt;&lt;RecNum&gt;6&lt;/RecNum&gt;&lt;DisplayText&gt;(Inyang et al., 2015)&lt;/DisplayText&gt;&lt;record&gt;&lt;rec-number&gt;6&lt;/rec-number&gt;&lt;foreign-keys&gt;&lt;key app="EN" db-id="f2pf0zev1ewadwew5ze5vwvpdfddx9vaz5fr" timestamp="0"&gt;6&lt;/key&gt;&lt;/foreign-keys&gt;&lt;ref-type name="Journal Article"&gt;17&lt;/ref-type&gt;&lt;contributors&gt;&lt;authors&gt;&lt;author&gt;Inyang, Mandu&lt;/author&gt;&lt;author&gt;Gao, Bin&lt;/author&gt;&lt;author&gt;Zimmerman, Andrew&lt;/author&gt;&lt;author&gt;Zhou, Yanmei&lt;/author&gt;&lt;author&gt;Cao, Xinde&lt;/author&gt;&lt;/authors&gt;&lt;/contributors&gt;&lt;titles&gt;&lt;title&gt;Sorption and cosorption of lead and sulfapyridine on carbon nanotube-modified biochars&lt;/title&gt;&lt;secondary-title&gt;Environmental Science and Pollution Research&lt;/secondary-title&gt;&lt;/titles&gt;&lt;pages&gt;1868-1876&lt;/pages&gt;&lt;volume&gt;22&lt;/volume&gt;&lt;number&gt;3&lt;/number&gt;&lt;dates&gt;&lt;year&gt;2015&lt;/year&gt;&lt;/dates&gt;&lt;isbn&gt;0944-1344&lt;/isbn&gt;&lt;urls&gt;&lt;/urls&gt;&lt;/record&gt;&lt;/Cite&gt;&lt;/EndNote&gt;</w:instrTex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4575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Inyang et al., 2015)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8E0DA6" w:rsidRPr="00E45750" w14:paraId="0E993BB1" w14:textId="77777777" w:rsidTr="00E45750">
        <w:trPr>
          <w:trHeight w:val="480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14:paraId="564197E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D6E3BC9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ugarcane bagasse</w:t>
            </w:r>
          </w:p>
          <w:p w14:paraId="78F85BF1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00/1h</w:t>
            </w:r>
          </w:p>
        </w:tc>
        <w:tc>
          <w:tcPr>
            <w:tcW w:w="1417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AEC292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0F3C012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21C329B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ECE236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530E32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F86F7E5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9.36 mg/g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56C161E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44B342D8" w14:textId="77777777" w:rsidTr="00E45750">
        <w:trPr>
          <w:trHeight w:val="285"/>
        </w:trPr>
        <w:tc>
          <w:tcPr>
            <w:tcW w:w="851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</w:tcPr>
          <w:p w14:paraId="2793B105" w14:textId="04D5ADF7" w:rsidR="00532765" w:rsidRPr="00E45750" w:rsidRDefault="00C36B8F" w:rsidP="00532765">
            <w:pPr>
              <w:spacing w:after="0"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DengXian" w:hAnsi="Times New Roman" w:cs="Times New Roman" w:hint="eastAsia"/>
                <w:color w:val="000000"/>
                <w:sz w:val="20"/>
                <w:szCs w:val="20"/>
              </w:rPr>
              <w:t>2</w:t>
            </w:r>
            <w:r w:rsidRPr="00E45750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9</w:t>
            </w:r>
          </w:p>
        </w:tc>
        <w:tc>
          <w:tcPr>
            <w:tcW w:w="1843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7FADDB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astor oil cake</w:t>
            </w:r>
          </w:p>
          <w:p w14:paraId="1E197C1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00/1h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2BA75CA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NO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3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ctivated BC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645B4C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% BC (w/w)</w:t>
            </w:r>
          </w:p>
        </w:tc>
        <w:tc>
          <w:tcPr>
            <w:tcW w:w="219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B3418F1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arbon paste modified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br/>
              <w:t>electrode with BC activated by HNO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3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</w:p>
          <w:p w14:paraId="28ADC4A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drinking water)</w:t>
            </w:r>
          </w:p>
        </w:tc>
        <w:tc>
          <w:tcPr>
            <w:tcW w:w="1354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D5EBC4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thyl parathion</w:t>
            </w:r>
          </w:p>
        </w:tc>
        <w:tc>
          <w:tcPr>
            <w:tcW w:w="1559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6698F5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0 × 10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−4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mol/L (pH 5)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AACC224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76 μA L/μmol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#</w:t>
            </w:r>
          </w:p>
        </w:tc>
        <w:tc>
          <w:tcPr>
            <w:tcW w:w="1559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D4394E1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de Oliveira&lt;/Author&gt;&lt;Year&gt;2017&lt;/Year&gt;&lt;RecNum&gt;14&lt;/RecNum&gt;&lt;DisplayText&gt;(de Oliveira et al., 2017)&lt;/DisplayText&gt;&lt;record&gt;&lt;rec-number&gt;14&lt;/rec-number&gt;&lt;foreign-keys&gt;&lt;key app="EN" db-id="f2pf0zev1ewadwew5ze5vwvpdfddx9vaz5fr" timestamp="0"&gt;14&lt;/key&gt;&lt;/foreign-keys&gt;&lt;ref-type name="Journal Article"&gt;17&lt;/ref-type&gt;&lt;contributors&gt;&lt;authors&gt;&lt;author&gt;de Oliveira, Paulo Roberto&lt;/author&gt;&lt;author&gt;Kalinke, Cristiane&lt;/author&gt;&lt;author&gt;Gogola, Jeferson Luiz&lt;/author&gt;&lt;author&gt;Mangrich, Antonio Salvio&lt;/author&gt;&lt;author&gt;Junior, Luiz Humberto Marcolino&lt;/author&gt;&lt;author&gt;Bergamini, Márcio F&lt;/author&gt;&lt;/authors&gt;&lt;/contributors&gt;&lt;titles&gt;&lt;title&gt;The use of activated biochar for development of a sensitive electrochemical sensor for determination of methyl parathion&lt;/title&gt;&lt;secondary-title&gt;Journal of Electroanalytical Chemistry&lt;/secondary-title&gt;&lt;/titles&gt;&lt;dates&gt;&lt;year&gt;2017&lt;/year&gt;&lt;/dates&gt;&lt;isbn&gt;1572-6657&lt;/isbn&gt;&lt;urls&gt;&lt;/urls&gt;&lt;/record&gt;&lt;/Cite&gt;&lt;/EndNote&gt;</w:instrTex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4575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de Oliveira et al., 2017)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8E0DA6" w:rsidRPr="00E45750" w14:paraId="4FEF046D" w14:textId="77777777" w:rsidTr="00E45750">
        <w:trPr>
          <w:trHeight w:val="285"/>
        </w:trPr>
        <w:tc>
          <w:tcPr>
            <w:tcW w:w="851" w:type="dxa"/>
            <w:vMerge/>
            <w:tcBorders>
              <w:left w:val="nil"/>
              <w:bottom w:val="nil"/>
              <w:right w:val="nil"/>
            </w:tcBorders>
          </w:tcPr>
          <w:p w14:paraId="2C1840C5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9799969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8FF34CE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riginal BC</w:t>
            </w: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199664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4F58869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A7EFD1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4BFFFC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4C40D0B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46 μA L/μmol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#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827F502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4A5D1363" w14:textId="77777777" w:rsidTr="00E45750">
        <w:trPr>
          <w:trHeight w:val="285"/>
        </w:trPr>
        <w:tc>
          <w:tcPr>
            <w:tcW w:w="851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</w:tcPr>
          <w:p w14:paraId="360CBF95" w14:textId="7F2D7781" w:rsidR="00532765" w:rsidRPr="00E45750" w:rsidRDefault="00C36B8F" w:rsidP="00532765">
            <w:pPr>
              <w:spacing w:after="0"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DengXian" w:hAnsi="Times New Roman" w:cs="Times New Roman" w:hint="eastAsia"/>
                <w:color w:val="000000"/>
                <w:sz w:val="20"/>
                <w:szCs w:val="20"/>
              </w:rPr>
              <w:t>3</w:t>
            </w:r>
            <w:r w:rsidRPr="00E45750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843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21E838F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rass straw 400/1h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7A9C2EB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riginal BC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6A76D2B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5-0.2g/L</w:t>
            </w:r>
          </w:p>
        </w:tc>
        <w:tc>
          <w:tcPr>
            <w:tcW w:w="219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013BC2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tch adsorption experiments</w:t>
            </w:r>
          </w:p>
        </w:tc>
        <w:tc>
          <w:tcPr>
            <w:tcW w:w="1354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025DA1F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henanthrene</w:t>
            </w:r>
          </w:p>
        </w:tc>
        <w:tc>
          <w:tcPr>
            <w:tcW w:w="1559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72D825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2–1.10 mg/L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7EE54D2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89 - 5.33</w:t>
            </w:r>
            <w:r w:rsidRPr="00E45750">
              <w:rPr>
                <w:rFonts w:ascii="Times New Roman" w:hAnsi="Times New Roman" w:cs="Times New Roman"/>
                <w:sz w:val="20"/>
                <w:szCs w:val="20"/>
              </w:rPr>
              <w:t xml:space="preserve"> mL/g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 xml:space="preserve"> Ɨ</w:t>
            </w:r>
          </w:p>
        </w:tc>
        <w:tc>
          <w:tcPr>
            <w:tcW w:w="1559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BE5CFAE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Jin&lt;/Author&gt;&lt;Year&gt;2017&lt;/Year&gt;&lt;RecNum&gt;13&lt;/RecNum&gt;&lt;DisplayText&gt;(Jin et al., 2017)&lt;/DisplayText&gt;&lt;record&gt;&lt;rec-number&gt;13&lt;/rec-number&gt;&lt;foreign-keys&gt;&lt;key app="EN" db-id="f2pf0zev1ewadwew5ze5vwvpdfddx9vaz5fr" timestamp="0"&gt;13&lt;/key&gt;&lt;/foreign-keys&gt;&lt;ref-type name="Journal Article"&gt;17&lt;/ref-type&gt;&lt;contributors&gt;&lt;authors&gt;&lt;author&gt;Jin, Jie&lt;/author&gt;&lt;author&gt;Sun, Ke&lt;/author&gt;&lt;author&gt;Wang, Ziying&lt;/author&gt;&lt;author&gt;Han, Lanfang&lt;/author&gt;&lt;author&gt;Du, Peng&lt;/author&gt;&lt;author&gt;Wang, Xiangke&lt;/author&gt;&lt;author&gt;Xing, Baoshan&lt;/author&gt;&lt;/authors&gt;&lt;/contributors&gt;&lt;titles&gt;&lt;title&gt;Effects of chemical oxidation on phenanthrene sorption by grass-and manure-derived biochars&lt;/title&gt;&lt;secondary-title&gt;Science of The Total Environment&lt;/secondary-title&gt;&lt;/titles&gt;&lt;pages&gt;789-796&lt;/pages&gt;&lt;volume&gt;598&lt;/volume&gt;&lt;dates&gt;&lt;year&gt;2017&lt;/year&gt;&lt;/dates&gt;&lt;isbn&gt;0048-9697&lt;/isbn&gt;&lt;urls&gt;&lt;/urls&gt;&lt;/record&gt;&lt;/Cite&gt;&lt;/EndNote&gt;</w:instrTex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4575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Jin et al., 2017)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8E0DA6" w:rsidRPr="00E45750" w14:paraId="7F15AD9C" w14:textId="77777777" w:rsidTr="00E45750">
        <w:trPr>
          <w:trHeight w:val="285"/>
        </w:trPr>
        <w:tc>
          <w:tcPr>
            <w:tcW w:w="851" w:type="dxa"/>
            <w:vMerge/>
            <w:tcBorders>
              <w:left w:val="nil"/>
              <w:right w:val="nil"/>
            </w:tcBorders>
          </w:tcPr>
          <w:p w14:paraId="6FBD9A3F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7D3688F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45F119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xidizion by HNO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E3286F4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37001D9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B03DF69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E9EA97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7D830C4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25 - 5.67</w:t>
            </w:r>
            <w:r w:rsidRPr="00E45750">
              <w:rPr>
                <w:rFonts w:ascii="Times New Roman" w:hAnsi="Times New Roman" w:cs="Times New Roman"/>
                <w:sz w:val="20"/>
                <w:szCs w:val="20"/>
              </w:rPr>
              <w:t xml:space="preserve"> mL/g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 xml:space="preserve"> Ɨ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4140522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43CC9FCF" w14:textId="77777777" w:rsidTr="00E45750">
        <w:trPr>
          <w:trHeight w:val="285"/>
        </w:trPr>
        <w:tc>
          <w:tcPr>
            <w:tcW w:w="851" w:type="dxa"/>
            <w:vMerge/>
            <w:tcBorders>
              <w:left w:val="nil"/>
              <w:bottom w:val="nil"/>
              <w:right w:val="nil"/>
            </w:tcBorders>
            <w:shd w:val="clear" w:color="000000" w:fill="FFFFFF"/>
          </w:tcPr>
          <w:p w14:paraId="7DB225B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65DDAF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imal waste 400/1h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9A6D8FA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riginal BC</w:t>
            </w: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0DECA1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DFB6A9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135BA7D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54022C2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8821BAE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1 - 5.56</w:t>
            </w:r>
            <w:r w:rsidRPr="00E45750">
              <w:rPr>
                <w:rFonts w:ascii="Times New Roman" w:hAnsi="Times New Roman" w:cs="Times New Roman"/>
                <w:sz w:val="20"/>
                <w:szCs w:val="20"/>
              </w:rPr>
              <w:t xml:space="preserve"> mL/g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 xml:space="preserve"> Ɨ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72F533AE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11149AAC" w14:textId="77777777" w:rsidTr="00E45750">
        <w:trPr>
          <w:trHeight w:val="285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1C1B9CF2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6A60B419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AEA082A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xidizion by HNO3</w:t>
            </w: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F47E802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49C69C6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F928AA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3DCF0B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E0B9F74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70 - 5.39</w:t>
            </w:r>
            <w:r w:rsidRPr="00E45750">
              <w:rPr>
                <w:rFonts w:ascii="Times New Roman" w:hAnsi="Times New Roman" w:cs="Times New Roman"/>
                <w:sz w:val="20"/>
                <w:szCs w:val="20"/>
              </w:rPr>
              <w:t xml:space="preserve"> mL/g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 xml:space="preserve"> Ɨ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15E133C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75F4E72F" w14:textId="77777777" w:rsidTr="00E45750">
        <w:trPr>
          <w:trHeight w:val="480"/>
        </w:trPr>
        <w:tc>
          <w:tcPr>
            <w:tcW w:w="851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</w:tcPr>
          <w:p w14:paraId="5E7E82F6" w14:textId="7835DFB2" w:rsidR="00532765" w:rsidRPr="00E45750" w:rsidRDefault="00C36B8F" w:rsidP="00532765">
            <w:pPr>
              <w:spacing w:after="0"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DengXian" w:hAnsi="Times New Roman" w:cs="Times New Roman" w:hint="eastAsia"/>
                <w:color w:val="000000"/>
                <w:sz w:val="20"/>
                <w:szCs w:val="20"/>
              </w:rPr>
              <w:t>3</w:t>
            </w:r>
            <w:r w:rsidRPr="00E45750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843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FFFFFF"/>
            <w:hideMark/>
          </w:tcPr>
          <w:p w14:paraId="367311D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oblolly pine chips with bark</w:t>
            </w:r>
          </w:p>
          <w:p w14:paraId="778027A4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00/15min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A7DA3CF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aOH activated oxygen-based BC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FFFFFF"/>
            <w:hideMark/>
          </w:tcPr>
          <w:p w14:paraId="1101FEF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5-0.05g/L</w:t>
            </w:r>
          </w:p>
        </w:tc>
        <w:tc>
          <w:tcPr>
            <w:tcW w:w="219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FFFFFF"/>
            <w:hideMark/>
          </w:tcPr>
          <w:p w14:paraId="149EF724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ctivated BC-ultrafiltration hybrid system</w:t>
            </w:r>
          </w:p>
        </w:tc>
        <w:tc>
          <w:tcPr>
            <w:tcW w:w="1354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FFFFFF"/>
            <w:hideMark/>
          </w:tcPr>
          <w:p w14:paraId="317BD66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umic acid</w:t>
            </w:r>
          </w:p>
        </w:tc>
        <w:tc>
          <w:tcPr>
            <w:tcW w:w="1559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FFFFFF"/>
            <w:hideMark/>
          </w:tcPr>
          <w:p w14:paraId="76DCFB5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 mg/L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6A3353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230 mg/g</w:t>
            </w:r>
          </w:p>
        </w:tc>
        <w:tc>
          <w:tcPr>
            <w:tcW w:w="1559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FFFFFF"/>
            <w:hideMark/>
          </w:tcPr>
          <w:p w14:paraId="22536FCE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Chu&lt;/Author&gt;&lt;Year&gt;2017&lt;/Year&gt;&lt;RecNum&gt;52&lt;/RecNum&gt;&lt;DisplayText&gt;(Chu et al., 2017)&lt;/DisplayText&gt;&lt;record&gt;&lt;rec-number&gt;52&lt;/rec-number&gt;&lt;foreign-keys&gt;&lt;key app="EN" db-id="f2pf0zev1ewadwew5ze5vwvpdfddx9vaz5fr" timestamp="0"&gt;52&lt;/key&gt;&lt;/foreign-keys&gt;&lt;ref-type name="Journal Article"&gt;17&lt;/ref-type&gt;&lt;contributors&gt;&lt;authors&gt;&lt;author&gt;Chu, Kyoung Hoon&lt;/author&gt;&lt;author&gt;Shankar, Vaibhavi&lt;/author&gt;&lt;author&gt;Park, Chang Min&lt;/author&gt;&lt;author&gt;Sohn, Jinsik&lt;/author&gt;&lt;author&gt;Jang, Am&lt;/author&gt;&lt;author&gt;Yoon, Yeomin&lt;/author&gt;&lt;/authors&gt;&lt;/contributors&gt;&lt;titles&gt;&lt;title&gt;Evaluation of fouling mechanisms for humic acid molecules in an activated biochar-ultrafiltration hybrid system&lt;/title&gt;&lt;secondary-title&gt;Chemical Engineering Journal&lt;/secondary-title&gt;&lt;/titles&gt;&lt;dates&gt;&lt;year&gt;2017&lt;/year&gt;&lt;/dates&gt;&lt;isbn&gt;1385-8947&lt;/isbn&gt;&lt;urls&gt;&lt;/urls&gt;&lt;/record&gt;&lt;/Cite&gt;&lt;/EndNote&gt;</w:instrTex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4575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Chu et al., 2017)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8E0DA6" w:rsidRPr="00E45750" w14:paraId="71AEE551" w14:textId="77777777" w:rsidTr="00E45750">
        <w:trPr>
          <w:trHeight w:val="480"/>
        </w:trPr>
        <w:tc>
          <w:tcPr>
            <w:tcW w:w="851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4F55DC8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BF90008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hideMark/>
          </w:tcPr>
          <w:p w14:paraId="0A82EB1B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aOH activated nitrogen-based BC</w:t>
            </w: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5B822720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B23D8EF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946084B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EB8D2F4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hideMark/>
          </w:tcPr>
          <w:p w14:paraId="0381ACD7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sz w:val="20"/>
                <w:szCs w:val="20"/>
              </w:rPr>
              <w:t>1.306 mg/g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77A0DF99" w14:textId="77777777" w:rsidR="00532765" w:rsidRPr="00E45750" w:rsidRDefault="00532765" w:rsidP="0053276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1FA5BDF0" w14:textId="77777777" w:rsidTr="00E45750">
        <w:trPr>
          <w:trHeight w:val="342"/>
        </w:trPr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</w:tcPr>
          <w:p w14:paraId="5FF5F17E" w14:textId="36896EF2" w:rsidR="00E2688C" w:rsidRPr="00E45750" w:rsidRDefault="00E2688C" w:rsidP="008160C3">
            <w:pPr>
              <w:spacing w:after="0"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hideMark/>
          </w:tcPr>
          <w:p w14:paraId="793E55B9" w14:textId="77777777" w:rsidR="00E2688C" w:rsidRPr="00E45750" w:rsidRDefault="00E2688C" w:rsidP="008160C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hideMark/>
          </w:tcPr>
          <w:p w14:paraId="676B8A13" w14:textId="77777777" w:rsidR="00E2688C" w:rsidRPr="00E45750" w:rsidRDefault="00E2688C" w:rsidP="008160C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hideMark/>
          </w:tcPr>
          <w:p w14:paraId="239CDC16" w14:textId="77777777" w:rsidR="00E2688C" w:rsidRPr="00E45750" w:rsidRDefault="00E2688C" w:rsidP="008160C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1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hideMark/>
          </w:tcPr>
          <w:p w14:paraId="53B40205" w14:textId="77777777" w:rsidR="00E2688C" w:rsidRPr="00E45750" w:rsidRDefault="00E2688C" w:rsidP="008160C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3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hideMark/>
          </w:tcPr>
          <w:p w14:paraId="3BBE6557" w14:textId="77777777" w:rsidR="00E2688C" w:rsidRPr="00E45750" w:rsidRDefault="00E2688C" w:rsidP="008160C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Microbial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hideMark/>
          </w:tcPr>
          <w:p w14:paraId="1242872F" w14:textId="77777777" w:rsidR="00E2688C" w:rsidRPr="00E45750" w:rsidRDefault="00E2688C" w:rsidP="008160C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hideMark/>
          </w:tcPr>
          <w:p w14:paraId="1D48E1FB" w14:textId="77777777" w:rsidR="00E2688C" w:rsidRPr="00E45750" w:rsidRDefault="00E2688C" w:rsidP="008160C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hideMark/>
          </w:tcPr>
          <w:p w14:paraId="10120DBD" w14:textId="77777777" w:rsidR="00E2688C" w:rsidRPr="00E45750" w:rsidRDefault="00E2688C" w:rsidP="008160C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8E0DA6" w:rsidRPr="00E45750" w14:paraId="5BAFE318" w14:textId="77777777" w:rsidTr="00E45750">
        <w:trPr>
          <w:trHeight w:val="362"/>
        </w:trPr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</w:tcPr>
          <w:p w14:paraId="34747575" w14:textId="20D9DFDF" w:rsidR="00E2688C" w:rsidRPr="00E45750" w:rsidRDefault="00C36B8F" w:rsidP="008160C3">
            <w:pPr>
              <w:spacing w:after="0"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DengXian" w:hAnsi="Times New Roman" w:cs="Times New Roman" w:hint="eastAsia"/>
                <w:color w:val="000000"/>
                <w:sz w:val="20"/>
                <w:szCs w:val="20"/>
              </w:rPr>
              <w:lastRenderedPageBreak/>
              <w:t>3</w:t>
            </w:r>
            <w:r w:rsidR="0079330C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2CAD81A" w14:textId="77777777" w:rsidR="00E2688C" w:rsidRPr="00E45750" w:rsidRDefault="00E2688C" w:rsidP="008160C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illow wood</w:t>
            </w:r>
          </w:p>
          <w:p w14:paraId="6AD14C0A" w14:textId="77777777" w:rsidR="00E2688C" w:rsidRPr="00E45750" w:rsidRDefault="00E2688C" w:rsidP="008160C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00/NA</w:t>
            </w:r>
          </w:p>
        </w:tc>
        <w:tc>
          <w:tcPr>
            <w:tcW w:w="1417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7A5EF95D" w14:textId="77777777" w:rsidR="00E2688C" w:rsidRPr="00E45750" w:rsidRDefault="00E2688C" w:rsidP="008160C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Cl treated BC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8916DFB" w14:textId="77777777" w:rsidR="00E2688C" w:rsidRPr="00E45750" w:rsidRDefault="00E2688C" w:rsidP="008160C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5g/L</w:t>
            </w:r>
          </w:p>
        </w:tc>
        <w:tc>
          <w:tcPr>
            <w:tcW w:w="219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E350023" w14:textId="77777777" w:rsidR="00E2688C" w:rsidRPr="00E45750" w:rsidRDefault="00E2688C" w:rsidP="008160C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tch adsorption experiments</w:t>
            </w:r>
          </w:p>
        </w:tc>
        <w:tc>
          <w:tcPr>
            <w:tcW w:w="1354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2532346" w14:textId="77777777" w:rsidR="00E2688C" w:rsidRPr="00E45750" w:rsidRDefault="00E2688C" w:rsidP="008160C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Deoxyribonucleic acid (DNA) </w:t>
            </w:r>
          </w:p>
        </w:tc>
        <w:tc>
          <w:tcPr>
            <w:tcW w:w="1559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A7CDEEA" w14:textId="77777777" w:rsidR="00E2688C" w:rsidRPr="00E45750" w:rsidRDefault="00E2688C" w:rsidP="008160C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 - 40 mg/L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380907A" w14:textId="77777777" w:rsidR="00E2688C" w:rsidRPr="00E45750" w:rsidRDefault="00E2688C" w:rsidP="008160C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89 mg/g</w:t>
            </w:r>
          </w:p>
        </w:tc>
        <w:tc>
          <w:tcPr>
            <w:tcW w:w="1559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6335E27" w14:textId="77777777" w:rsidR="00E2688C" w:rsidRPr="00E45750" w:rsidRDefault="00E2688C" w:rsidP="008160C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Wang&lt;/Author&gt;&lt;Year&gt;2014&lt;/Year&gt;&lt;RecNum&gt;45&lt;/RecNum&gt;&lt;DisplayText&gt;(Wang et al., 2014)&lt;/DisplayText&gt;&lt;record&gt;&lt;rec-number&gt;45&lt;/rec-number&gt;&lt;foreign-keys&gt;&lt;key app="EN" db-id="f2pf0zev1ewadwew5ze5vwvpdfddx9vaz5fr" timestamp="0"&gt;45&lt;/key&gt;&lt;/foreign-keys&gt;&lt;ref-type name="Journal Article"&gt;17&lt;/ref-type&gt;&lt;contributors&gt;&lt;authors&gt;&lt;author&gt;Wang, Congying&lt;/author&gt;&lt;author&gt;Wang, Tao&lt;/author&gt;&lt;author&gt;Li, Wenbin&lt;/author&gt;&lt;author&gt;Yan, Jifeng&lt;/author&gt;&lt;author&gt;Li, Zengbo&lt;/author&gt;&lt;author&gt;Ahmad, Riaz&lt;/author&gt;&lt;author&gt;Herath, Saman K&lt;/author&gt;&lt;author&gt;Zhu, Na&lt;/author&gt;&lt;/authors&gt;&lt;/contributors&gt;&lt;titles&gt;&lt;title&gt;Adsorption of deoxyribonucleic acid (DNA) by willow wood biochars produced at different pyrolysis temperatures&lt;/title&gt;&lt;secondary-title&gt;Biology and fertility of soils&lt;/secondary-title&gt;&lt;/titles&gt;&lt;pages&gt;87-94&lt;/pages&gt;&lt;volume&gt;50&lt;/volume&gt;&lt;number&gt;1&lt;/number&gt;&lt;dates&gt;&lt;year&gt;2014&lt;/year&gt;&lt;/dates&gt;&lt;isbn&gt;0178-2762&lt;/isbn&gt;&lt;urls&gt;&lt;/urls&gt;&lt;/record&gt;&lt;/Cite&gt;&lt;/EndNote&gt;</w:instrTex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4575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Wang et al., 2014)</w:t>
            </w: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8E0DA6" w:rsidRPr="00E45750" w14:paraId="7CE91498" w14:textId="77777777" w:rsidTr="00E45750">
        <w:trPr>
          <w:trHeight w:val="335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14:paraId="05A80343" w14:textId="77777777" w:rsidR="00E2688C" w:rsidRPr="00E45750" w:rsidRDefault="00E2688C" w:rsidP="008160C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1991D844" w14:textId="77777777" w:rsidR="00E2688C" w:rsidRPr="00E45750" w:rsidRDefault="00E2688C" w:rsidP="008160C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illow wood</w:t>
            </w:r>
          </w:p>
          <w:p w14:paraId="0B2261A7" w14:textId="77777777" w:rsidR="00E2688C" w:rsidRPr="00E45750" w:rsidRDefault="00E2688C" w:rsidP="008160C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00/NA</w:t>
            </w:r>
          </w:p>
        </w:tc>
        <w:tc>
          <w:tcPr>
            <w:tcW w:w="1417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108F8F1" w14:textId="77777777" w:rsidR="00E2688C" w:rsidRPr="00E45750" w:rsidRDefault="00E2688C" w:rsidP="008160C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0431503" w14:textId="77777777" w:rsidR="00E2688C" w:rsidRPr="00E45750" w:rsidRDefault="00E2688C" w:rsidP="008160C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7889D74C" w14:textId="77777777" w:rsidR="00E2688C" w:rsidRPr="00E45750" w:rsidRDefault="00E2688C" w:rsidP="008160C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B157C30" w14:textId="77777777" w:rsidR="00E2688C" w:rsidRPr="00E45750" w:rsidRDefault="00E2688C" w:rsidP="008160C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24A27C2" w14:textId="77777777" w:rsidR="00E2688C" w:rsidRPr="00E45750" w:rsidRDefault="00E2688C" w:rsidP="008160C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1E43403" w14:textId="77777777" w:rsidR="00E2688C" w:rsidRPr="00E45750" w:rsidRDefault="00E2688C" w:rsidP="008160C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52 mg/g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AAC3E91" w14:textId="77777777" w:rsidR="00E2688C" w:rsidRPr="00E45750" w:rsidRDefault="00E2688C" w:rsidP="008160C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4BBF28D7" w14:textId="77777777" w:rsidTr="00E45750">
        <w:trPr>
          <w:trHeight w:val="407"/>
        </w:trPr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</w:tcPr>
          <w:p w14:paraId="14C7F5D8" w14:textId="77777777" w:rsidR="00E2688C" w:rsidRPr="00E45750" w:rsidRDefault="00E2688C" w:rsidP="008160C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62F253A" w14:textId="77777777" w:rsidR="00E2688C" w:rsidRPr="00E45750" w:rsidRDefault="00E2688C" w:rsidP="008160C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illow wood</w:t>
            </w:r>
          </w:p>
          <w:p w14:paraId="69B40007" w14:textId="77777777" w:rsidR="00E2688C" w:rsidRPr="00E45750" w:rsidRDefault="00E2688C" w:rsidP="008160C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500/NA</w:t>
            </w:r>
          </w:p>
        </w:tc>
        <w:tc>
          <w:tcPr>
            <w:tcW w:w="1417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9720434" w14:textId="77777777" w:rsidR="00E2688C" w:rsidRPr="00E45750" w:rsidRDefault="00E2688C" w:rsidP="008160C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6181BCD" w14:textId="77777777" w:rsidR="00E2688C" w:rsidRPr="00E45750" w:rsidRDefault="00E2688C" w:rsidP="008160C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5EF6A4E" w14:textId="77777777" w:rsidR="00E2688C" w:rsidRPr="00E45750" w:rsidRDefault="00E2688C" w:rsidP="008160C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CCDFC38" w14:textId="77777777" w:rsidR="00E2688C" w:rsidRPr="00E45750" w:rsidRDefault="00E2688C" w:rsidP="008160C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551A791" w14:textId="77777777" w:rsidR="00E2688C" w:rsidRPr="00E45750" w:rsidRDefault="00E2688C" w:rsidP="008160C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8963A7F" w14:textId="77777777" w:rsidR="00E2688C" w:rsidRPr="00E45750" w:rsidRDefault="00E2688C" w:rsidP="008160C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.73 mg/g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764EE549" w14:textId="77777777" w:rsidR="00E2688C" w:rsidRPr="00E45750" w:rsidRDefault="00E2688C" w:rsidP="008160C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E0DA6" w:rsidRPr="00E45750" w14:paraId="4D7B48D6" w14:textId="77777777" w:rsidTr="00E45750">
        <w:trPr>
          <w:trHeight w:val="353"/>
        </w:trPr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</w:tcPr>
          <w:p w14:paraId="7F8E9BBD" w14:textId="77777777" w:rsidR="00E2688C" w:rsidRPr="00E45750" w:rsidRDefault="00E2688C" w:rsidP="008160C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hideMark/>
          </w:tcPr>
          <w:p w14:paraId="1CF9A77C" w14:textId="77777777" w:rsidR="00E2688C" w:rsidRPr="00E45750" w:rsidRDefault="00E2688C" w:rsidP="008160C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illow wood</w:t>
            </w:r>
          </w:p>
          <w:p w14:paraId="309B0369" w14:textId="77777777" w:rsidR="00E2688C" w:rsidRPr="00E45750" w:rsidRDefault="00E2688C" w:rsidP="008160C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00/NA</w:t>
            </w:r>
          </w:p>
        </w:tc>
        <w:tc>
          <w:tcPr>
            <w:tcW w:w="141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45DE91EF" w14:textId="77777777" w:rsidR="00E2688C" w:rsidRPr="00E45750" w:rsidRDefault="00E2688C" w:rsidP="008160C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06915FE9" w14:textId="77777777" w:rsidR="00E2688C" w:rsidRPr="00E45750" w:rsidRDefault="00E2688C" w:rsidP="008160C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90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2191835" w14:textId="77777777" w:rsidR="00E2688C" w:rsidRPr="00E45750" w:rsidRDefault="00E2688C" w:rsidP="008160C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4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7C26352" w14:textId="77777777" w:rsidR="00E2688C" w:rsidRPr="00E45750" w:rsidRDefault="00E2688C" w:rsidP="008160C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769383A" w14:textId="77777777" w:rsidR="00E2688C" w:rsidRPr="00E45750" w:rsidRDefault="00E2688C" w:rsidP="008160C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hideMark/>
          </w:tcPr>
          <w:p w14:paraId="0A9ED114" w14:textId="77777777" w:rsidR="00E2688C" w:rsidRPr="00E45750" w:rsidRDefault="00E2688C" w:rsidP="008160C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4575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.15 mg/g</w:t>
            </w:r>
          </w:p>
        </w:tc>
        <w:tc>
          <w:tcPr>
            <w:tcW w:w="1559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09C7B519" w14:textId="77777777" w:rsidR="00E2688C" w:rsidRPr="00E45750" w:rsidRDefault="00E2688C" w:rsidP="008160C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</w:tbl>
    <w:p w14:paraId="5599D7C7" w14:textId="77777777" w:rsidR="0043371B" w:rsidRPr="00E45750" w:rsidRDefault="0043371B" w:rsidP="0043371B">
      <w:pPr>
        <w:spacing w:after="0" w:line="240" w:lineRule="auto"/>
        <w:rPr>
          <w:rFonts w:ascii="Times New Roman" w:hAnsi="Times New Roman" w:cs="Times New Roman"/>
          <w:sz w:val="24"/>
        </w:rPr>
      </w:pPr>
      <w:bookmarkStart w:id="4" w:name="_Hlk528662632"/>
      <w:r w:rsidRPr="00E45750">
        <w:rPr>
          <w:rFonts w:ascii="Times New Roman" w:hAnsi="Times New Roman" w:cs="Times New Roman"/>
          <w:sz w:val="24"/>
        </w:rPr>
        <w:t>BC: Biochar</w:t>
      </w:r>
    </w:p>
    <w:p w14:paraId="01FB30E4" w14:textId="77777777" w:rsidR="0043371B" w:rsidRPr="00E45750" w:rsidRDefault="0043371B" w:rsidP="0043371B">
      <w:pPr>
        <w:spacing w:after="0" w:line="240" w:lineRule="auto"/>
        <w:rPr>
          <w:rFonts w:ascii="Times New Roman" w:hAnsi="Times New Roman" w:cs="Times New Roman"/>
          <w:sz w:val="24"/>
        </w:rPr>
      </w:pPr>
      <w:r w:rsidRPr="00E45750">
        <w:rPr>
          <w:rFonts w:ascii="Times New Roman" w:hAnsi="Times New Roman" w:cs="Times New Roman"/>
          <w:sz w:val="24"/>
        </w:rPr>
        <w:t>NA: Not Available</w:t>
      </w:r>
    </w:p>
    <w:p w14:paraId="6E179244" w14:textId="77777777" w:rsidR="0043371B" w:rsidRPr="00E45750" w:rsidRDefault="0043371B" w:rsidP="0043371B">
      <w:pPr>
        <w:spacing w:after="0" w:line="240" w:lineRule="auto"/>
        <w:rPr>
          <w:rFonts w:ascii="Times New Roman" w:hAnsi="Times New Roman" w:cs="Times New Roman"/>
          <w:sz w:val="24"/>
        </w:rPr>
      </w:pPr>
      <w:r w:rsidRPr="00E45750">
        <w:rPr>
          <w:rFonts w:ascii="Times New Roman" w:hAnsi="Times New Roman" w:cs="Times New Roman"/>
          <w:sz w:val="24"/>
          <w:vertAlign w:val="superscript"/>
        </w:rPr>
        <w:t xml:space="preserve"># </w:t>
      </w:r>
      <w:r w:rsidRPr="00E45750">
        <w:rPr>
          <w:rFonts w:ascii="Times New Roman" w:hAnsi="Times New Roman" w:cs="Times New Roman"/>
          <w:sz w:val="24"/>
        </w:rPr>
        <w:t>Electrode sensitivity</w:t>
      </w:r>
    </w:p>
    <w:p w14:paraId="24841C05" w14:textId="77777777" w:rsidR="0043371B" w:rsidRPr="00E45750" w:rsidRDefault="0043371B" w:rsidP="0043371B">
      <w:pPr>
        <w:spacing w:after="0" w:line="240" w:lineRule="auto"/>
        <w:rPr>
          <w:rFonts w:ascii="Times New Roman" w:hAnsi="Times New Roman" w:cs="Times New Roman"/>
          <w:sz w:val="24"/>
        </w:rPr>
      </w:pPr>
      <w:r w:rsidRPr="00E45750">
        <w:rPr>
          <w:rFonts w:ascii="Times New Roman" w:hAnsi="Times New Roman" w:cs="Times New Roman"/>
          <w:sz w:val="24"/>
          <w:vertAlign w:val="superscript"/>
        </w:rPr>
        <w:t>Ɨ</w:t>
      </w:r>
      <w:r w:rsidRPr="00E45750">
        <w:rPr>
          <w:rFonts w:ascii="Times New Roman" w:hAnsi="Times New Roman" w:cs="Times New Roman"/>
          <w:sz w:val="24"/>
        </w:rPr>
        <w:t>logK</w:t>
      </w:r>
      <w:r w:rsidRPr="00E45750">
        <w:rPr>
          <w:rFonts w:ascii="Times New Roman" w:hAnsi="Times New Roman" w:cs="Times New Roman"/>
          <w:sz w:val="24"/>
          <w:vertAlign w:val="subscript"/>
        </w:rPr>
        <w:t>d</w:t>
      </w:r>
      <w:r w:rsidRPr="00E45750">
        <w:rPr>
          <w:rFonts w:ascii="Times New Roman" w:hAnsi="Times New Roman" w:cs="Times New Roman"/>
          <w:sz w:val="24"/>
        </w:rPr>
        <w:t xml:space="preserve"> (K</w:t>
      </w:r>
      <w:r w:rsidRPr="00E45750">
        <w:rPr>
          <w:rFonts w:ascii="Times New Roman" w:hAnsi="Times New Roman" w:cs="Times New Roman"/>
          <w:sz w:val="24"/>
          <w:vertAlign w:val="subscript"/>
        </w:rPr>
        <w:t>d</w:t>
      </w:r>
      <w:r w:rsidRPr="00E45750">
        <w:rPr>
          <w:rFonts w:ascii="Times New Roman" w:hAnsi="Times New Roman" w:cs="Times New Roman"/>
          <w:sz w:val="24"/>
        </w:rPr>
        <w:t xml:space="preserve"> = solid phase concentrations of sorbate/ solution phase concentrations of sorbate)</w:t>
      </w:r>
    </w:p>
    <w:p w14:paraId="7B33ACDA" w14:textId="77777777" w:rsidR="0043371B" w:rsidRPr="00E45750" w:rsidRDefault="0043371B" w:rsidP="0043371B">
      <w:pPr>
        <w:spacing w:after="0" w:line="240" w:lineRule="auto"/>
        <w:rPr>
          <w:rFonts w:ascii="Times New Roman" w:hAnsi="Times New Roman" w:cs="Times New Roman"/>
          <w:sz w:val="24"/>
        </w:rPr>
      </w:pPr>
      <w:r w:rsidRPr="00E45750">
        <w:rPr>
          <w:rFonts w:ascii="Times New Roman" w:hAnsi="Times New Roman" w:cs="Times New Roman"/>
          <w:sz w:val="24"/>
          <w:vertAlign w:val="superscript"/>
        </w:rPr>
        <w:t>$</w:t>
      </w:r>
      <w:r w:rsidRPr="00E45750">
        <w:rPr>
          <w:rFonts w:ascii="Times New Roman" w:hAnsi="Times New Roman" w:cs="Times New Roman"/>
          <w:sz w:val="24"/>
        </w:rPr>
        <w:t xml:space="preserve">Relative initial concentrations = initial concentration/aqueous solubility </w:t>
      </w:r>
      <w:bookmarkEnd w:id="4"/>
    </w:p>
    <w:p w14:paraId="1FB9193B" w14:textId="77777777" w:rsidR="006E58BA" w:rsidRPr="00E45750" w:rsidRDefault="006E58BA" w:rsidP="00652275">
      <w:pPr>
        <w:rPr>
          <w:rFonts w:ascii="Times New Roman" w:eastAsia="DengXian" w:hAnsi="Times New Roman" w:cs="Times New Roman"/>
          <w:sz w:val="36"/>
        </w:rPr>
        <w:sectPr w:rsidR="006E58BA" w:rsidRPr="00E45750" w:rsidSect="00AF3773">
          <w:pgSz w:w="16838" w:h="11906" w:orient="landscape"/>
          <w:pgMar w:top="1440" w:right="1440" w:bottom="1440" w:left="1701" w:header="851" w:footer="992" w:gutter="0"/>
          <w:cols w:space="425"/>
          <w:docGrid w:linePitch="360"/>
        </w:sectPr>
      </w:pPr>
    </w:p>
    <w:p w14:paraId="230BAD1A" w14:textId="6CBF08D2" w:rsidR="006E58BA" w:rsidRPr="00532765" w:rsidRDefault="006E58BA" w:rsidP="00652275">
      <w:pPr>
        <w:rPr>
          <w:rFonts w:ascii="Times New Roman" w:eastAsia="DengXian" w:hAnsi="Times New Roman" w:cs="Times New Roman"/>
          <w:b/>
          <w:sz w:val="24"/>
        </w:rPr>
      </w:pPr>
      <w:r w:rsidRPr="00532765">
        <w:rPr>
          <w:rFonts w:ascii="Times New Roman" w:eastAsia="DengXian" w:hAnsi="Times New Roman" w:cs="Times New Roman"/>
          <w:b/>
          <w:sz w:val="24"/>
        </w:rPr>
        <w:lastRenderedPageBreak/>
        <w:t xml:space="preserve">References </w:t>
      </w:r>
    </w:p>
    <w:p w14:paraId="2D238C77" w14:textId="77777777" w:rsidR="001A6394" w:rsidRPr="001A6394" w:rsidRDefault="006E58BA" w:rsidP="001A6394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A6394">
        <w:rPr>
          <w:rFonts w:ascii="Times New Roman" w:hAnsi="Times New Roman" w:cs="Times New Roman"/>
          <w:sz w:val="24"/>
          <w:szCs w:val="24"/>
        </w:rPr>
        <w:fldChar w:fldCharType="begin"/>
      </w:r>
      <w:r w:rsidRPr="001A6394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1A6394">
        <w:rPr>
          <w:rFonts w:ascii="Times New Roman" w:hAnsi="Times New Roman" w:cs="Times New Roman"/>
          <w:sz w:val="24"/>
          <w:szCs w:val="24"/>
        </w:rPr>
        <w:fldChar w:fldCharType="separate"/>
      </w:r>
      <w:r w:rsidR="001A6394" w:rsidRPr="001A6394">
        <w:rPr>
          <w:rFonts w:ascii="Times New Roman" w:hAnsi="Times New Roman" w:cs="Times New Roman"/>
          <w:sz w:val="24"/>
          <w:szCs w:val="24"/>
        </w:rPr>
        <w:t xml:space="preserve">Ahmed, M.B., Zhou, J.L., Ngo, H.H., Guo, W., Johir, M.A.H., Sornalingam, K. 2017. Single and competitive sorption properties and mechanism of functionalized biochar for removing sulfonamide antibiotics from water. </w:t>
      </w:r>
      <w:r w:rsidR="001A6394" w:rsidRPr="001A6394">
        <w:rPr>
          <w:rFonts w:ascii="Times New Roman" w:hAnsi="Times New Roman" w:cs="Times New Roman"/>
          <w:i/>
          <w:sz w:val="24"/>
          <w:szCs w:val="24"/>
        </w:rPr>
        <w:t>Chemical Engineering Journal</w:t>
      </w:r>
      <w:r w:rsidR="001A6394" w:rsidRPr="001A6394">
        <w:rPr>
          <w:rFonts w:ascii="Times New Roman" w:hAnsi="Times New Roman" w:cs="Times New Roman"/>
          <w:sz w:val="24"/>
          <w:szCs w:val="24"/>
        </w:rPr>
        <w:t xml:space="preserve">, </w:t>
      </w:r>
      <w:r w:rsidR="001A6394" w:rsidRPr="001A6394">
        <w:rPr>
          <w:rFonts w:ascii="Times New Roman" w:hAnsi="Times New Roman" w:cs="Times New Roman"/>
          <w:b/>
          <w:sz w:val="24"/>
          <w:szCs w:val="24"/>
        </w:rPr>
        <w:t>311</w:t>
      </w:r>
      <w:r w:rsidR="001A6394" w:rsidRPr="001A6394">
        <w:rPr>
          <w:rFonts w:ascii="Times New Roman" w:hAnsi="Times New Roman" w:cs="Times New Roman"/>
          <w:sz w:val="24"/>
          <w:szCs w:val="24"/>
        </w:rPr>
        <w:t>, 348-358.</w:t>
      </w:r>
    </w:p>
    <w:p w14:paraId="21F636F2" w14:textId="77777777" w:rsidR="001A6394" w:rsidRPr="001A6394" w:rsidRDefault="001A6394" w:rsidP="001A6394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A6394">
        <w:rPr>
          <w:rFonts w:ascii="Times New Roman" w:hAnsi="Times New Roman" w:cs="Times New Roman"/>
          <w:sz w:val="24"/>
          <w:szCs w:val="24"/>
        </w:rPr>
        <w:t xml:space="preserve">Beiyuan, J., Tsang, D.C., Yip, A.C., Zhang, W., Ok, Y.S., Li, X.-D. 2017. Risk mitigation by waste-based permeable reactive barriers for groundwater pollution control at e-waste recycling sites. </w:t>
      </w:r>
      <w:r w:rsidRPr="001A6394">
        <w:rPr>
          <w:rFonts w:ascii="Times New Roman" w:hAnsi="Times New Roman" w:cs="Times New Roman"/>
          <w:i/>
          <w:sz w:val="24"/>
          <w:szCs w:val="24"/>
        </w:rPr>
        <w:t>Environmental geochemistry and health</w:t>
      </w:r>
      <w:r w:rsidRPr="001A6394">
        <w:rPr>
          <w:rFonts w:ascii="Times New Roman" w:hAnsi="Times New Roman" w:cs="Times New Roman"/>
          <w:sz w:val="24"/>
          <w:szCs w:val="24"/>
        </w:rPr>
        <w:t xml:space="preserve">, </w:t>
      </w:r>
      <w:r w:rsidRPr="001A6394">
        <w:rPr>
          <w:rFonts w:ascii="Times New Roman" w:hAnsi="Times New Roman" w:cs="Times New Roman"/>
          <w:b/>
          <w:sz w:val="24"/>
          <w:szCs w:val="24"/>
        </w:rPr>
        <w:t>39</w:t>
      </w:r>
      <w:r w:rsidRPr="001A6394">
        <w:rPr>
          <w:rFonts w:ascii="Times New Roman" w:hAnsi="Times New Roman" w:cs="Times New Roman"/>
          <w:sz w:val="24"/>
          <w:szCs w:val="24"/>
        </w:rPr>
        <w:t>(1), 75-88.</w:t>
      </w:r>
    </w:p>
    <w:p w14:paraId="697992CB" w14:textId="77777777" w:rsidR="001A6394" w:rsidRPr="001A6394" w:rsidRDefault="001A6394" w:rsidP="001A6394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A6394">
        <w:rPr>
          <w:rFonts w:ascii="Times New Roman" w:hAnsi="Times New Roman" w:cs="Times New Roman"/>
          <w:sz w:val="24"/>
          <w:szCs w:val="24"/>
        </w:rPr>
        <w:t xml:space="preserve">Chen, B., Chen, Z., Lv, S. 2011. A novel magnetic biochar efficiently sorbs organic pollutants and phosphate. </w:t>
      </w:r>
      <w:r w:rsidRPr="001A6394">
        <w:rPr>
          <w:rFonts w:ascii="Times New Roman" w:hAnsi="Times New Roman" w:cs="Times New Roman"/>
          <w:i/>
          <w:sz w:val="24"/>
          <w:szCs w:val="24"/>
        </w:rPr>
        <w:t>Bioresource technology</w:t>
      </w:r>
      <w:r w:rsidRPr="001A6394">
        <w:rPr>
          <w:rFonts w:ascii="Times New Roman" w:hAnsi="Times New Roman" w:cs="Times New Roman"/>
          <w:sz w:val="24"/>
          <w:szCs w:val="24"/>
        </w:rPr>
        <w:t xml:space="preserve">, </w:t>
      </w:r>
      <w:r w:rsidRPr="001A6394">
        <w:rPr>
          <w:rFonts w:ascii="Times New Roman" w:hAnsi="Times New Roman" w:cs="Times New Roman"/>
          <w:b/>
          <w:sz w:val="24"/>
          <w:szCs w:val="24"/>
        </w:rPr>
        <w:t>102</w:t>
      </w:r>
      <w:r w:rsidRPr="001A6394">
        <w:rPr>
          <w:rFonts w:ascii="Times New Roman" w:hAnsi="Times New Roman" w:cs="Times New Roman"/>
          <w:sz w:val="24"/>
          <w:szCs w:val="24"/>
        </w:rPr>
        <w:t>(2), 716-723.</w:t>
      </w:r>
    </w:p>
    <w:p w14:paraId="29BE5CAF" w14:textId="77777777" w:rsidR="001A6394" w:rsidRPr="001A6394" w:rsidRDefault="001A6394" w:rsidP="001A6394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A6394">
        <w:rPr>
          <w:rFonts w:ascii="Times New Roman" w:hAnsi="Times New Roman" w:cs="Times New Roman"/>
          <w:sz w:val="24"/>
          <w:szCs w:val="24"/>
        </w:rPr>
        <w:t xml:space="preserve">Chen, G.-j., Peng, C.-y., Fang, J.-y., Dong, Y.-y., Zhu, X.-h., Cai, H.-m. 2016. Biosorption of fluoride from drinking water using spent mushroom compost biochar coated with aluminum hydroxide. </w:t>
      </w:r>
      <w:r w:rsidRPr="001A6394">
        <w:rPr>
          <w:rFonts w:ascii="Times New Roman" w:hAnsi="Times New Roman" w:cs="Times New Roman"/>
          <w:i/>
          <w:sz w:val="24"/>
          <w:szCs w:val="24"/>
        </w:rPr>
        <w:t>Desalination and Water Treatment</w:t>
      </w:r>
      <w:r w:rsidRPr="001A6394">
        <w:rPr>
          <w:rFonts w:ascii="Times New Roman" w:hAnsi="Times New Roman" w:cs="Times New Roman"/>
          <w:sz w:val="24"/>
          <w:szCs w:val="24"/>
        </w:rPr>
        <w:t xml:space="preserve">, </w:t>
      </w:r>
      <w:r w:rsidRPr="001A6394">
        <w:rPr>
          <w:rFonts w:ascii="Times New Roman" w:hAnsi="Times New Roman" w:cs="Times New Roman"/>
          <w:b/>
          <w:sz w:val="24"/>
          <w:szCs w:val="24"/>
        </w:rPr>
        <w:t>57</w:t>
      </w:r>
      <w:r w:rsidRPr="001A6394">
        <w:rPr>
          <w:rFonts w:ascii="Times New Roman" w:hAnsi="Times New Roman" w:cs="Times New Roman"/>
          <w:sz w:val="24"/>
          <w:szCs w:val="24"/>
        </w:rPr>
        <w:t>(26), 12385-12395.</w:t>
      </w:r>
    </w:p>
    <w:p w14:paraId="44A23C13" w14:textId="77777777" w:rsidR="001A6394" w:rsidRPr="001A6394" w:rsidRDefault="001A6394" w:rsidP="001A6394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A6394">
        <w:rPr>
          <w:rFonts w:ascii="Times New Roman" w:hAnsi="Times New Roman" w:cs="Times New Roman"/>
          <w:sz w:val="24"/>
          <w:szCs w:val="24"/>
        </w:rPr>
        <w:t xml:space="preserve">Chu, K.H., Shankar, V., Park, C.M., Sohn, J., Jang, A., Yoon, Y. 2017. Evaluation of fouling mechanisms for humic acid molecules in an activated biochar-ultrafiltration hybrid system. </w:t>
      </w:r>
      <w:r w:rsidRPr="001A6394">
        <w:rPr>
          <w:rFonts w:ascii="Times New Roman" w:hAnsi="Times New Roman" w:cs="Times New Roman"/>
          <w:i/>
          <w:sz w:val="24"/>
          <w:szCs w:val="24"/>
        </w:rPr>
        <w:t>Chemical Engineering Journal</w:t>
      </w:r>
      <w:r w:rsidRPr="001A6394">
        <w:rPr>
          <w:rFonts w:ascii="Times New Roman" w:hAnsi="Times New Roman" w:cs="Times New Roman"/>
          <w:sz w:val="24"/>
          <w:szCs w:val="24"/>
        </w:rPr>
        <w:t>.</w:t>
      </w:r>
    </w:p>
    <w:p w14:paraId="67527FEE" w14:textId="77777777" w:rsidR="001A6394" w:rsidRPr="001A6394" w:rsidRDefault="001A6394" w:rsidP="001A6394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A6394">
        <w:rPr>
          <w:rFonts w:ascii="Times New Roman" w:hAnsi="Times New Roman" w:cs="Times New Roman"/>
          <w:sz w:val="24"/>
          <w:szCs w:val="24"/>
        </w:rPr>
        <w:t xml:space="preserve">de Oliveira, P.R., Kalinke, C., Gogola, J.L., Mangrich, A.S., Junior, L.H.M., Bergamini, M.F. 2017. The use of activated biochar for development of a sensitive electrochemical sensor for determination of methyl parathion. </w:t>
      </w:r>
      <w:r w:rsidRPr="001A6394">
        <w:rPr>
          <w:rFonts w:ascii="Times New Roman" w:hAnsi="Times New Roman" w:cs="Times New Roman"/>
          <w:i/>
          <w:sz w:val="24"/>
          <w:szCs w:val="24"/>
        </w:rPr>
        <w:t>Journal of Electroanalytical Chemistry</w:t>
      </w:r>
      <w:r w:rsidRPr="001A6394">
        <w:rPr>
          <w:rFonts w:ascii="Times New Roman" w:hAnsi="Times New Roman" w:cs="Times New Roman"/>
          <w:sz w:val="24"/>
          <w:szCs w:val="24"/>
        </w:rPr>
        <w:t>.</w:t>
      </w:r>
    </w:p>
    <w:p w14:paraId="344275AA" w14:textId="77777777" w:rsidR="001A6394" w:rsidRPr="001A6394" w:rsidRDefault="001A6394" w:rsidP="001A6394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A6394">
        <w:rPr>
          <w:rFonts w:ascii="Times New Roman" w:hAnsi="Times New Roman" w:cs="Times New Roman"/>
          <w:sz w:val="24"/>
          <w:szCs w:val="24"/>
        </w:rPr>
        <w:t xml:space="preserve">Essandoh, M., Kunwar, B., Pittman, C.U., Mohan, D., Mlsna, T. 2015. Sorptive removal of salicylic acid and ibuprofen from aqueous solutions using pine wood fast pyrolysis biochar. </w:t>
      </w:r>
      <w:r w:rsidRPr="001A6394">
        <w:rPr>
          <w:rFonts w:ascii="Times New Roman" w:hAnsi="Times New Roman" w:cs="Times New Roman"/>
          <w:i/>
          <w:sz w:val="24"/>
          <w:szCs w:val="24"/>
        </w:rPr>
        <w:t>Chemical Engineering Journal</w:t>
      </w:r>
      <w:r w:rsidRPr="001A6394">
        <w:rPr>
          <w:rFonts w:ascii="Times New Roman" w:hAnsi="Times New Roman" w:cs="Times New Roman"/>
          <w:sz w:val="24"/>
          <w:szCs w:val="24"/>
        </w:rPr>
        <w:t xml:space="preserve">, </w:t>
      </w:r>
      <w:r w:rsidRPr="001A6394">
        <w:rPr>
          <w:rFonts w:ascii="Times New Roman" w:hAnsi="Times New Roman" w:cs="Times New Roman"/>
          <w:b/>
          <w:sz w:val="24"/>
          <w:szCs w:val="24"/>
        </w:rPr>
        <w:t>265</w:t>
      </w:r>
      <w:r w:rsidRPr="001A6394">
        <w:rPr>
          <w:rFonts w:ascii="Times New Roman" w:hAnsi="Times New Roman" w:cs="Times New Roman"/>
          <w:sz w:val="24"/>
          <w:szCs w:val="24"/>
        </w:rPr>
        <w:t>, 219-227.</w:t>
      </w:r>
    </w:p>
    <w:p w14:paraId="737EE286" w14:textId="77777777" w:rsidR="001A6394" w:rsidRPr="001A6394" w:rsidRDefault="001A6394" w:rsidP="001A6394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A6394">
        <w:rPr>
          <w:rFonts w:ascii="Times New Roman" w:hAnsi="Times New Roman" w:cs="Times New Roman"/>
          <w:sz w:val="24"/>
          <w:szCs w:val="24"/>
        </w:rPr>
        <w:t xml:space="preserve">Essandoh, M., Wolgemuth, D., Pittman, C.U., Mohan, D., Mlsna, T. 2017a. Adsorption of metribuzin from aqueous solution using magnetic and nonmagnetic sustainable low-cost biochar adsorbents. </w:t>
      </w:r>
      <w:r w:rsidRPr="001A6394">
        <w:rPr>
          <w:rFonts w:ascii="Times New Roman" w:hAnsi="Times New Roman" w:cs="Times New Roman"/>
          <w:i/>
          <w:sz w:val="24"/>
          <w:szCs w:val="24"/>
        </w:rPr>
        <w:t>Environmental Science and Pollution Research</w:t>
      </w:r>
      <w:r w:rsidRPr="001A6394">
        <w:rPr>
          <w:rFonts w:ascii="Times New Roman" w:hAnsi="Times New Roman" w:cs="Times New Roman"/>
          <w:sz w:val="24"/>
          <w:szCs w:val="24"/>
        </w:rPr>
        <w:t xml:space="preserve">, </w:t>
      </w:r>
      <w:r w:rsidRPr="001A6394">
        <w:rPr>
          <w:rFonts w:ascii="Times New Roman" w:hAnsi="Times New Roman" w:cs="Times New Roman"/>
          <w:b/>
          <w:sz w:val="24"/>
          <w:szCs w:val="24"/>
        </w:rPr>
        <w:t>24</w:t>
      </w:r>
      <w:r w:rsidRPr="001A6394">
        <w:rPr>
          <w:rFonts w:ascii="Times New Roman" w:hAnsi="Times New Roman" w:cs="Times New Roman"/>
          <w:sz w:val="24"/>
          <w:szCs w:val="24"/>
        </w:rPr>
        <w:t>(5), 4577-4590.</w:t>
      </w:r>
    </w:p>
    <w:p w14:paraId="696B0E89" w14:textId="77777777" w:rsidR="001A6394" w:rsidRPr="001A6394" w:rsidRDefault="001A6394" w:rsidP="001A6394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A6394">
        <w:rPr>
          <w:rFonts w:ascii="Times New Roman" w:hAnsi="Times New Roman" w:cs="Times New Roman"/>
          <w:sz w:val="24"/>
          <w:szCs w:val="24"/>
        </w:rPr>
        <w:t xml:space="preserve">Essandoh, M., Wolgemuth, D., Pittman, C.U., Mohan, D., Mlsna, T. 2017b. Phenoxy herbicide removal from aqueous solutions using fast pyrolysis switchgrass biochar. </w:t>
      </w:r>
      <w:r w:rsidRPr="001A6394">
        <w:rPr>
          <w:rFonts w:ascii="Times New Roman" w:hAnsi="Times New Roman" w:cs="Times New Roman"/>
          <w:i/>
          <w:sz w:val="24"/>
          <w:szCs w:val="24"/>
        </w:rPr>
        <w:t>Chemosphere</w:t>
      </w:r>
      <w:r w:rsidRPr="001A6394">
        <w:rPr>
          <w:rFonts w:ascii="Times New Roman" w:hAnsi="Times New Roman" w:cs="Times New Roman"/>
          <w:sz w:val="24"/>
          <w:szCs w:val="24"/>
        </w:rPr>
        <w:t xml:space="preserve">, </w:t>
      </w:r>
      <w:r w:rsidRPr="001A6394">
        <w:rPr>
          <w:rFonts w:ascii="Times New Roman" w:hAnsi="Times New Roman" w:cs="Times New Roman"/>
          <w:b/>
          <w:sz w:val="24"/>
          <w:szCs w:val="24"/>
        </w:rPr>
        <w:t>174</w:t>
      </w:r>
      <w:r w:rsidRPr="001A6394">
        <w:rPr>
          <w:rFonts w:ascii="Times New Roman" w:hAnsi="Times New Roman" w:cs="Times New Roman"/>
          <w:sz w:val="24"/>
          <w:szCs w:val="24"/>
        </w:rPr>
        <w:t>, 49-57.</w:t>
      </w:r>
    </w:p>
    <w:p w14:paraId="2FD6F641" w14:textId="77777777" w:rsidR="001A6394" w:rsidRPr="001A6394" w:rsidRDefault="001A6394" w:rsidP="001A6394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A6394">
        <w:rPr>
          <w:rFonts w:ascii="Times New Roman" w:hAnsi="Times New Roman" w:cs="Times New Roman"/>
          <w:sz w:val="24"/>
          <w:szCs w:val="24"/>
        </w:rPr>
        <w:t xml:space="preserve">He, J., Song, Y., Chen, J.P. 2017. Development of a novel biochar/PSF mixed matrix membrane and study of key parameters in treatment of copper and lead contaminated water. </w:t>
      </w:r>
      <w:r w:rsidRPr="001A6394">
        <w:rPr>
          <w:rFonts w:ascii="Times New Roman" w:hAnsi="Times New Roman" w:cs="Times New Roman"/>
          <w:i/>
          <w:sz w:val="24"/>
          <w:szCs w:val="24"/>
        </w:rPr>
        <w:t>Chemosphere</w:t>
      </w:r>
      <w:r w:rsidRPr="001A6394">
        <w:rPr>
          <w:rFonts w:ascii="Times New Roman" w:hAnsi="Times New Roman" w:cs="Times New Roman"/>
          <w:sz w:val="24"/>
          <w:szCs w:val="24"/>
        </w:rPr>
        <w:t xml:space="preserve">, </w:t>
      </w:r>
      <w:r w:rsidRPr="001A6394">
        <w:rPr>
          <w:rFonts w:ascii="Times New Roman" w:hAnsi="Times New Roman" w:cs="Times New Roman"/>
          <w:b/>
          <w:sz w:val="24"/>
          <w:szCs w:val="24"/>
        </w:rPr>
        <w:t>186</w:t>
      </w:r>
      <w:r w:rsidRPr="001A6394">
        <w:rPr>
          <w:rFonts w:ascii="Times New Roman" w:hAnsi="Times New Roman" w:cs="Times New Roman"/>
          <w:sz w:val="24"/>
          <w:szCs w:val="24"/>
        </w:rPr>
        <w:t>, 1033-1045.</w:t>
      </w:r>
    </w:p>
    <w:p w14:paraId="18651C41" w14:textId="77777777" w:rsidR="001A6394" w:rsidRPr="001A6394" w:rsidRDefault="001A6394" w:rsidP="001A6394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A6394">
        <w:rPr>
          <w:rFonts w:ascii="Times New Roman" w:hAnsi="Times New Roman" w:cs="Times New Roman"/>
          <w:sz w:val="24"/>
          <w:szCs w:val="24"/>
        </w:rPr>
        <w:lastRenderedPageBreak/>
        <w:t xml:space="preserve">Hu, X., Ding, Z., Zimmerman, A.R., Wang, S., Gao, B. 2015. Batch and column sorption of arsenic onto iron-impregnated biochar synthesized through hydrolysis. </w:t>
      </w:r>
      <w:r w:rsidRPr="001A6394">
        <w:rPr>
          <w:rFonts w:ascii="Times New Roman" w:hAnsi="Times New Roman" w:cs="Times New Roman"/>
          <w:i/>
          <w:sz w:val="24"/>
          <w:szCs w:val="24"/>
        </w:rPr>
        <w:t>water research</w:t>
      </w:r>
      <w:r w:rsidRPr="001A6394">
        <w:rPr>
          <w:rFonts w:ascii="Times New Roman" w:hAnsi="Times New Roman" w:cs="Times New Roman"/>
          <w:sz w:val="24"/>
          <w:szCs w:val="24"/>
        </w:rPr>
        <w:t xml:space="preserve">, </w:t>
      </w:r>
      <w:r w:rsidRPr="001A6394">
        <w:rPr>
          <w:rFonts w:ascii="Times New Roman" w:hAnsi="Times New Roman" w:cs="Times New Roman"/>
          <w:b/>
          <w:sz w:val="24"/>
          <w:szCs w:val="24"/>
        </w:rPr>
        <w:t>68</w:t>
      </w:r>
      <w:r w:rsidRPr="001A6394">
        <w:rPr>
          <w:rFonts w:ascii="Times New Roman" w:hAnsi="Times New Roman" w:cs="Times New Roman"/>
          <w:sz w:val="24"/>
          <w:szCs w:val="24"/>
        </w:rPr>
        <w:t>, 206-216.</w:t>
      </w:r>
    </w:p>
    <w:p w14:paraId="1105E286" w14:textId="77777777" w:rsidR="001A6394" w:rsidRPr="001A6394" w:rsidRDefault="001A6394" w:rsidP="001A6394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A6394">
        <w:rPr>
          <w:rFonts w:ascii="Times New Roman" w:hAnsi="Times New Roman" w:cs="Times New Roman"/>
          <w:sz w:val="24"/>
          <w:szCs w:val="24"/>
        </w:rPr>
        <w:t xml:space="preserve">Ifthikar, J., Wang, J., Wang, Q., Wang, T., Wang, H., Khan, A., Jawad, A., Sun, T., Jiao, X., Chen, Z. 2017. Highly Efficient Lead Distribution by Magnetic Sewage Sludge Biochar: Sorption Mechanisms and Bench Applications. </w:t>
      </w:r>
      <w:r w:rsidRPr="001A6394">
        <w:rPr>
          <w:rFonts w:ascii="Times New Roman" w:hAnsi="Times New Roman" w:cs="Times New Roman"/>
          <w:i/>
          <w:sz w:val="24"/>
          <w:szCs w:val="24"/>
        </w:rPr>
        <w:t>Bioresource technology</w:t>
      </w:r>
      <w:r w:rsidRPr="001A6394">
        <w:rPr>
          <w:rFonts w:ascii="Times New Roman" w:hAnsi="Times New Roman" w:cs="Times New Roman"/>
          <w:sz w:val="24"/>
          <w:szCs w:val="24"/>
        </w:rPr>
        <w:t xml:space="preserve">, </w:t>
      </w:r>
      <w:r w:rsidRPr="001A6394">
        <w:rPr>
          <w:rFonts w:ascii="Times New Roman" w:hAnsi="Times New Roman" w:cs="Times New Roman"/>
          <w:b/>
          <w:sz w:val="24"/>
          <w:szCs w:val="24"/>
        </w:rPr>
        <w:t>238</w:t>
      </w:r>
      <w:r w:rsidRPr="001A6394">
        <w:rPr>
          <w:rFonts w:ascii="Times New Roman" w:hAnsi="Times New Roman" w:cs="Times New Roman"/>
          <w:sz w:val="24"/>
          <w:szCs w:val="24"/>
        </w:rPr>
        <w:t>, 399-406.</w:t>
      </w:r>
    </w:p>
    <w:p w14:paraId="0C434489" w14:textId="77777777" w:rsidR="001A6394" w:rsidRPr="001A6394" w:rsidRDefault="001A6394" w:rsidP="001A6394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A6394">
        <w:rPr>
          <w:rFonts w:ascii="Times New Roman" w:hAnsi="Times New Roman" w:cs="Times New Roman"/>
          <w:sz w:val="24"/>
          <w:szCs w:val="24"/>
        </w:rPr>
        <w:t xml:space="preserve">Inyang, M., Gao, B., Zimmerman, A., Zhou, Y., Cao, X. 2015. Sorption and cosorption of lead and sulfapyridine on carbon nanotube-modified biochars. </w:t>
      </w:r>
      <w:r w:rsidRPr="001A6394">
        <w:rPr>
          <w:rFonts w:ascii="Times New Roman" w:hAnsi="Times New Roman" w:cs="Times New Roman"/>
          <w:i/>
          <w:sz w:val="24"/>
          <w:szCs w:val="24"/>
        </w:rPr>
        <w:t>Environmental Science and Pollution Research</w:t>
      </w:r>
      <w:r w:rsidRPr="001A6394">
        <w:rPr>
          <w:rFonts w:ascii="Times New Roman" w:hAnsi="Times New Roman" w:cs="Times New Roman"/>
          <w:sz w:val="24"/>
          <w:szCs w:val="24"/>
        </w:rPr>
        <w:t xml:space="preserve">, </w:t>
      </w:r>
      <w:r w:rsidRPr="001A6394">
        <w:rPr>
          <w:rFonts w:ascii="Times New Roman" w:hAnsi="Times New Roman" w:cs="Times New Roman"/>
          <w:b/>
          <w:sz w:val="24"/>
          <w:szCs w:val="24"/>
        </w:rPr>
        <w:t>22</w:t>
      </w:r>
      <w:r w:rsidRPr="001A6394">
        <w:rPr>
          <w:rFonts w:ascii="Times New Roman" w:hAnsi="Times New Roman" w:cs="Times New Roman"/>
          <w:sz w:val="24"/>
          <w:szCs w:val="24"/>
        </w:rPr>
        <w:t>(3), 1868-1876.</w:t>
      </w:r>
    </w:p>
    <w:p w14:paraId="2279E28B" w14:textId="77777777" w:rsidR="001A6394" w:rsidRPr="001A6394" w:rsidRDefault="001A6394" w:rsidP="001A6394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A6394">
        <w:rPr>
          <w:rFonts w:ascii="Times New Roman" w:hAnsi="Times New Roman" w:cs="Times New Roman"/>
          <w:sz w:val="24"/>
          <w:szCs w:val="24"/>
        </w:rPr>
        <w:t xml:space="preserve">Jin, J., Sun, K., Wang, Z., Han, L., Du, P., Wang, X., Xing, B. 2017. Effects of chemical oxidation on phenanthrene sorption by grass-and manure-derived biochars. </w:t>
      </w:r>
      <w:r w:rsidRPr="001A6394">
        <w:rPr>
          <w:rFonts w:ascii="Times New Roman" w:hAnsi="Times New Roman" w:cs="Times New Roman"/>
          <w:i/>
          <w:sz w:val="24"/>
          <w:szCs w:val="24"/>
        </w:rPr>
        <w:t>Science of The Total Environment</w:t>
      </w:r>
      <w:r w:rsidRPr="001A6394">
        <w:rPr>
          <w:rFonts w:ascii="Times New Roman" w:hAnsi="Times New Roman" w:cs="Times New Roman"/>
          <w:sz w:val="24"/>
          <w:szCs w:val="24"/>
        </w:rPr>
        <w:t xml:space="preserve">, </w:t>
      </w:r>
      <w:r w:rsidRPr="001A6394">
        <w:rPr>
          <w:rFonts w:ascii="Times New Roman" w:hAnsi="Times New Roman" w:cs="Times New Roman"/>
          <w:b/>
          <w:sz w:val="24"/>
          <w:szCs w:val="24"/>
        </w:rPr>
        <w:t>598</w:t>
      </w:r>
      <w:r w:rsidRPr="001A6394">
        <w:rPr>
          <w:rFonts w:ascii="Times New Roman" w:hAnsi="Times New Roman" w:cs="Times New Roman"/>
          <w:sz w:val="24"/>
          <w:szCs w:val="24"/>
        </w:rPr>
        <w:t>, 789-796.</w:t>
      </w:r>
    </w:p>
    <w:p w14:paraId="1E501C59" w14:textId="77777777" w:rsidR="001A6394" w:rsidRPr="001A6394" w:rsidRDefault="001A6394" w:rsidP="001A6394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A6394">
        <w:rPr>
          <w:rFonts w:ascii="Times New Roman" w:hAnsi="Times New Roman" w:cs="Times New Roman"/>
          <w:sz w:val="24"/>
          <w:szCs w:val="24"/>
        </w:rPr>
        <w:t xml:space="preserve">Karunanayake, A.G., Todd, O.A., Crowley, M., Ricchetti, L., Pittman Jr, C.U., Anderson, R., Mohan, D., Mlsna, T. 2018. Lead and cadmium remediation using magnetized and nonmagnetized biochar from Douglas fir. </w:t>
      </w:r>
      <w:r w:rsidRPr="001A6394">
        <w:rPr>
          <w:rFonts w:ascii="Times New Roman" w:hAnsi="Times New Roman" w:cs="Times New Roman"/>
          <w:i/>
          <w:sz w:val="24"/>
          <w:szCs w:val="24"/>
        </w:rPr>
        <w:t>Chemical Engineering Journal</w:t>
      </w:r>
      <w:r w:rsidRPr="001A6394">
        <w:rPr>
          <w:rFonts w:ascii="Times New Roman" w:hAnsi="Times New Roman" w:cs="Times New Roman"/>
          <w:sz w:val="24"/>
          <w:szCs w:val="24"/>
        </w:rPr>
        <w:t xml:space="preserve">, </w:t>
      </w:r>
      <w:r w:rsidRPr="001A6394">
        <w:rPr>
          <w:rFonts w:ascii="Times New Roman" w:hAnsi="Times New Roman" w:cs="Times New Roman"/>
          <w:b/>
          <w:sz w:val="24"/>
          <w:szCs w:val="24"/>
        </w:rPr>
        <w:t>331</w:t>
      </w:r>
      <w:r w:rsidRPr="001A6394">
        <w:rPr>
          <w:rFonts w:ascii="Times New Roman" w:hAnsi="Times New Roman" w:cs="Times New Roman"/>
          <w:sz w:val="24"/>
          <w:szCs w:val="24"/>
        </w:rPr>
        <w:t>, 480-491.</w:t>
      </w:r>
    </w:p>
    <w:p w14:paraId="77D61035" w14:textId="77777777" w:rsidR="001A6394" w:rsidRPr="001A6394" w:rsidRDefault="001A6394" w:rsidP="001A6394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A6394">
        <w:rPr>
          <w:rFonts w:ascii="Times New Roman" w:hAnsi="Times New Roman" w:cs="Times New Roman"/>
          <w:sz w:val="24"/>
          <w:szCs w:val="24"/>
        </w:rPr>
        <w:t xml:space="preserve">Karunanayake, A.G., Todd, O.A., Crowley, M.L., Ricchetti, L.B., Pittman, C.U., Anderson, R., Mlsna, T.E. 2017. Rapid removal of salicylic acid, 4-nitroaniline, benzoic acid and phthalic acid from wastewater using magnetized fast pyrolysis biochar from waste Douglas fir. </w:t>
      </w:r>
      <w:r w:rsidRPr="001A6394">
        <w:rPr>
          <w:rFonts w:ascii="Times New Roman" w:hAnsi="Times New Roman" w:cs="Times New Roman"/>
          <w:i/>
          <w:sz w:val="24"/>
          <w:szCs w:val="24"/>
        </w:rPr>
        <w:t>Chemical Engineering Journal</w:t>
      </w:r>
      <w:r w:rsidRPr="001A6394">
        <w:rPr>
          <w:rFonts w:ascii="Times New Roman" w:hAnsi="Times New Roman" w:cs="Times New Roman"/>
          <w:sz w:val="24"/>
          <w:szCs w:val="24"/>
        </w:rPr>
        <w:t xml:space="preserve">, </w:t>
      </w:r>
      <w:r w:rsidRPr="001A6394">
        <w:rPr>
          <w:rFonts w:ascii="Times New Roman" w:hAnsi="Times New Roman" w:cs="Times New Roman"/>
          <w:b/>
          <w:sz w:val="24"/>
          <w:szCs w:val="24"/>
        </w:rPr>
        <w:t>319</w:t>
      </w:r>
      <w:r w:rsidRPr="001A6394">
        <w:rPr>
          <w:rFonts w:ascii="Times New Roman" w:hAnsi="Times New Roman" w:cs="Times New Roman"/>
          <w:sz w:val="24"/>
          <w:szCs w:val="24"/>
        </w:rPr>
        <w:t>, 75-88.</w:t>
      </w:r>
    </w:p>
    <w:p w14:paraId="270E4DD6" w14:textId="77777777" w:rsidR="001A6394" w:rsidRPr="001A6394" w:rsidRDefault="001A6394" w:rsidP="001A6394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A6394">
        <w:rPr>
          <w:rFonts w:ascii="Times New Roman" w:hAnsi="Times New Roman" w:cs="Times New Roman"/>
          <w:sz w:val="24"/>
          <w:szCs w:val="24"/>
        </w:rPr>
        <w:t xml:space="preserve">Li, Y., Shao, J., Wang, X., Deng, Y., Yang, H., Chen, H. 2014. Characterization of modified biochars derived from bamboo pyrolysis and their utilization for target component (furfural) adsorption. </w:t>
      </w:r>
      <w:r w:rsidRPr="001A6394">
        <w:rPr>
          <w:rFonts w:ascii="Times New Roman" w:hAnsi="Times New Roman" w:cs="Times New Roman"/>
          <w:i/>
          <w:sz w:val="24"/>
          <w:szCs w:val="24"/>
        </w:rPr>
        <w:t>Energy &amp; Fuels</w:t>
      </w:r>
      <w:r w:rsidRPr="001A6394">
        <w:rPr>
          <w:rFonts w:ascii="Times New Roman" w:hAnsi="Times New Roman" w:cs="Times New Roman"/>
          <w:sz w:val="24"/>
          <w:szCs w:val="24"/>
        </w:rPr>
        <w:t xml:space="preserve">, </w:t>
      </w:r>
      <w:r w:rsidRPr="001A6394">
        <w:rPr>
          <w:rFonts w:ascii="Times New Roman" w:hAnsi="Times New Roman" w:cs="Times New Roman"/>
          <w:b/>
          <w:sz w:val="24"/>
          <w:szCs w:val="24"/>
        </w:rPr>
        <w:t>28</w:t>
      </w:r>
      <w:r w:rsidRPr="001A6394">
        <w:rPr>
          <w:rFonts w:ascii="Times New Roman" w:hAnsi="Times New Roman" w:cs="Times New Roman"/>
          <w:sz w:val="24"/>
          <w:szCs w:val="24"/>
        </w:rPr>
        <w:t>(8), 5119-5127.</w:t>
      </w:r>
    </w:p>
    <w:p w14:paraId="462DDAA5" w14:textId="77777777" w:rsidR="001A6394" w:rsidRPr="001A6394" w:rsidRDefault="001A6394" w:rsidP="001A6394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A6394">
        <w:rPr>
          <w:rFonts w:ascii="Times New Roman" w:hAnsi="Times New Roman" w:cs="Times New Roman"/>
          <w:sz w:val="24"/>
          <w:szCs w:val="24"/>
        </w:rPr>
        <w:t xml:space="preserve">Liu, F., Zuo, J., Chi, T., Wang, P., Yang, B. 2015. Removing phosphorus from aqueous solutions by using iron-modified corn straw biochar. </w:t>
      </w:r>
      <w:r w:rsidRPr="001A6394">
        <w:rPr>
          <w:rFonts w:ascii="Times New Roman" w:hAnsi="Times New Roman" w:cs="Times New Roman"/>
          <w:i/>
          <w:sz w:val="24"/>
          <w:szCs w:val="24"/>
        </w:rPr>
        <w:t>Frontiers of Environmental Science &amp; Engineering</w:t>
      </w:r>
      <w:r w:rsidRPr="001A6394">
        <w:rPr>
          <w:rFonts w:ascii="Times New Roman" w:hAnsi="Times New Roman" w:cs="Times New Roman"/>
          <w:sz w:val="24"/>
          <w:szCs w:val="24"/>
        </w:rPr>
        <w:t xml:space="preserve">, </w:t>
      </w:r>
      <w:r w:rsidRPr="001A6394">
        <w:rPr>
          <w:rFonts w:ascii="Times New Roman" w:hAnsi="Times New Roman" w:cs="Times New Roman"/>
          <w:b/>
          <w:sz w:val="24"/>
          <w:szCs w:val="24"/>
        </w:rPr>
        <w:t>9</w:t>
      </w:r>
      <w:r w:rsidRPr="001A6394">
        <w:rPr>
          <w:rFonts w:ascii="Times New Roman" w:hAnsi="Times New Roman" w:cs="Times New Roman"/>
          <w:sz w:val="24"/>
          <w:szCs w:val="24"/>
        </w:rPr>
        <w:t>(6), 1066-1075.</w:t>
      </w:r>
    </w:p>
    <w:p w14:paraId="77FB84C1" w14:textId="77777777" w:rsidR="001A6394" w:rsidRPr="001A6394" w:rsidRDefault="001A6394" w:rsidP="001A6394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A6394">
        <w:rPr>
          <w:rFonts w:ascii="Times New Roman" w:hAnsi="Times New Roman" w:cs="Times New Roman"/>
          <w:sz w:val="24"/>
          <w:szCs w:val="24"/>
        </w:rPr>
        <w:t xml:space="preserve">Lou, K., Rajapaksha, A.U., Ok, Y.S., Chang, S.X. 2016. Pyrolysis temperature and steam activation effects on sorption of phosphate on pine sawdust biochars in aqueous solutions. </w:t>
      </w:r>
      <w:r w:rsidRPr="001A6394">
        <w:rPr>
          <w:rFonts w:ascii="Times New Roman" w:hAnsi="Times New Roman" w:cs="Times New Roman"/>
          <w:i/>
          <w:sz w:val="24"/>
          <w:szCs w:val="24"/>
        </w:rPr>
        <w:t>Chemical Speciation &amp; Bioavailability</w:t>
      </w:r>
      <w:r w:rsidRPr="001A6394">
        <w:rPr>
          <w:rFonts w:ascii="Times New Roman" w:hAnsi="Times New Roman" w:cs="Times New Roman"/>
          <w:sz w:val="24"/>
          <w:szCs w:val="24"/>
        </w:rPr>
        <w:t xml:space="preserve">, </w:t>
      </w:r>
      <w:r w:rsidRPr="001A6394">
        <w:rPr>
          <w:rFonts w:ascii="Times New Roman" w:hAnsi="Times New Roman" w:cs="Times New Roman"/>
          <w:b/>
          <w:sz w:val="24"/>
          <w:szCs w:val="24"/>
        </w:rPr>
        <w:t>28</w:t>
      </w:r>
      <w:r w:rsidRPr="001A6394">
        <w:rPr>
          <w:rFonts w:ascii="Times New Roman" w:hAnsi="Times New Roman" w:cs="Times New Roman"/>
          <w:sz w:val="24"/>
          <w:szCs w:val="24"/>
        </w:rPr>
        <w:t>(1-4), 42-50.</w:t>
      </w:r>
    </w:p>
    <w:p w14:paraId="2D4DE999" w14:textId="77777777" w:rsidR="001A6394" w:rsidRPr="001A6394" w:rsidRDefault="001A6394" w:rsidP="001A6394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A6394">
        <w:rPr>
          <w:rFonts w:ascii="Times New Roman" w:hAnsi="Times New Roman" w:cs="Times New Roman"/>
          <w:sz w:val="24"/>
          <w:szCs w:val="24"/>
        </w:rPr>
        <w:t xml:space="preserve">Mandal, S., Sarkar, B., Igalavithana, A.D., Ok, Y.S., Yang, X., Lombi, E., Bolan, N. 2017. Mechanistic insights of 2, 4-D sorption onto biochar: Influence of feedstock materials and biochar properties. </w:t>
      </w:r>
      <w:r w:rsidRPr="001A6394">
        <w:rPr>
          <w:rFonts w:ascii="Times New Roman" w:hAnsi="Times New Roman" w:cs="Times New Roman"/>
          <w:i/>
          <w:sz w:val="24"/>
          <w:szCs w:val="24"/>
        </w:rPr>
        <w:t>Bioresource technology</w:t>
      </w:r>
      <w:r w:rsidRPr="001A6394">
        <w:rPr>
          <w:rFonts w:ascii="Times New Roman" w:hAnsi="Times New Roman" w:cs="Times New Roman"/>
          <w:sz w:val="24"/>
          <w:szCs w:val="24"/>
        </w:rPr>
        <w:t xml:space="preserve">, </w:t>
      </w:r>
      <w:r w:rsidRPr="001A6394">
        <w:rPr>
          <w:rFonts w:ascii="Times New Roman" w:hAnsi="Times New Roman" w:cs="Times New Roman"/>
          <w:b/>
          <w:sz w:val="24"/>
          <w:szCs w:val="24"/>
        </w:rPr>
        <w:t>246</w:t>
      </w:r>
      <w:r w:rsidRPr="001A6394">
        <w:rPr>
          <w:rFonts w:ascii="Times New Roman" w:hAnsi="Times New Roman" w:cs="Times New Roman"/>
          <w:sz w:val="24"/>
          <w:szCs w:val="24"/>
        </w:rPr>
        <w:t>, 160-167.</w:t>
      </w:r>
    </w:p>
    <w:p w14:paraId="34D17D2A" w14:textId="77777777" w:rsidR="001A6394" w:rsidRPr="001A6394" w:rsidRDefault="001A6394" w:rsidP="001A6394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A6394">
        <w:rPr>
          <w:rFonts w:ascii="Times New Roman" w:hAnsi="Times New Roman" w:cs="Times New Roman"/>
          <w:sz w:val="24"/>
          <w:szCs w:val="24"/>
        </w:rPr>
        <w:lastRenderedPageBreak/>
        <w:t xml:space="preserve">Mayakaduwa, S., Herath, I., Ok, Y.S., Mohan, D., Vithanage, M. 2016. Insights into aqueous carbofuran removal by modified and non-modified rice husk biochars. </w:t>
      </w:r>
      <w:r w:rsidRPr="001A6394">
        <w:rPr>
          <w:rFonts w:ascii="Times New Roman" w:hAnsi="Times New Roman" w:cs="Times New Roman"/>
          <w:i/>
          <w:sz w:val="24"/>
          <w:szCs w:val="24"/>
        </w:rPr>
        <w:t>Environmental Science and Pollution Research</w:t>
      </w:r>
      <w:r w:rsidRPr="001A6394">
        <w:rPr>
          <w:rFonts w:ascii="Times New Roman" w:hAnsi="Times New Roman" w:cs="Times New Roman"/>
          <w:sz w:val="24"/>
          <w:szCs w:val="24"/>
        </w:rPr>
        <w:t>, 1-9.</w:t>
      </w:r>
    </w:p>
    <w:p w14:paraId="6A419821" w14:textId="77777777" w:rsidR="001A6394" w:rsidRPr="001A6394" w:rsidRDefault="001A6394" w:rsidP="001A6394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A6394">
        <w:rPr>
          <w:rFonts w:ascii="Times New Roman" w:hAnsi="Times New Roman" w:cs="Times New Roman"/>
          <w:sz w:val="24"/>
          <w:szCs w:val="24"/>
        </w:rPr>
        <w:t xml:space="preserve">Ngeno, E., Orata, F., Lilechi, D., Shikuku, V.O., Kimosop, S. 2016. Adsorption of caffeine and ciprofloxacin onto pyrolytically derived water hyacinth biochar: Isothermal, kinetics and thermodynamics. </w:t>
      </w:r>
      <w:r w:rsidRPr="001A6394">
        <w:rPr>
          <w:rFonts w:ascii="Times New Roman" w:hAnsi="Times New Roman" w:cs="Times New Roman"/>
          <w:i/>
          <w:sz w:val="24"/>
          <w:szCs w:val="24"/>
        </w:rPr>
        <w:t>Journal of Chemistry and Chemical Engineering</w:t>
      </w:r>
      <w:r w:rsidRPr="001A6394">
        <w:rPr>
          <w:rFonts w:ascii="Times New Roman" w:hAnsi="Times New Roman" w:cs="Times New Roman"/>
          <w:sz w:val="24"/>
          <w:szCs w:val="24"/>
        </w:rPr>
        <w:t xml:space="preserve">, </w:t>
      </w:r>
      <w:r w:rsidRPr="001A6394">
        <w:rPr>
          <w:rFonts w:ascii="Times New Roman" w:hAnsi="Times New Roman" w:cs="Times New Roman"/>
          <w:b/>
          <w:sz w:val="24"/>
          <w:szCs w:val="24"/>
        </w:rPr>
        <w:t>10</w:t>
      </w:r>
      <w:r w:rsidRPr="001A6394">
        <w:rPr>
          <w:rFonts w:ascii="Times New Roman" w:hAnsi="Times New Roman" w:cs="Times New Roman"/>
          <w:sz w:val="24"/>
          <w:szCs w:val="24"/>
        </w:rPr>
        <w:t>, 185-194.</w:t>
      </w:r>
    </w:p>
    <w:p w14:paraId="45E20C7E" w14:textId="77777777" w:rsidR="001A6394" w:rsidRPr="001A6394" w:rsidRDefault="001A6394" w:rsidP="001A6394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A6394">
        <w:rPr>
          <w:rFonts w:ascii="Times New Roman" w:hAnsi="Times New Roman" w:cs="Times New Roman"/>
          <w:sz w:val="24"/>
          <w:szCs w:val="24"/>
        </w:rPr>
        <w:t xml:space="preserve">Niazi, N.K., Bibi, I., Shahid, M., Ok, Y.S., Burton, E.D., Wang, H., Shaheen, S.M., Rinklebe, J., Lüttge, A. 2017a. Arsenic removal by perilla leaf biochar in aqueous solutions and groundwater: An integrated spectroscopic and microscopic examination. </w:t>
      </w:r>
      <w:r w:rsidRPr="001A6394">
        <w:rPr>
          <w:rFonts w:ascii="Times New Roman" w:hAnsi="Times New Roman" w:cs="Times New Roman"/>
          <w:i/>
          <w:sz w:val="24"/>
          <w:szCs w:val="24"/>
        </w:rPr>
        <w:t>Environmental Pollution</w:t>
      </w:r>
      <w:r w:rsidRPr="001A6394">
        <w:rPr>
          <w:rFonts w:ascii="Times New Roman" w:hAnsi="Times New Roman" w:cs="Times New Roman"/>
          <w:sz w:val="24"/>
          <w:szCs w:val="24"/>
        </w:rPr>
        <w:t>.</w:t>
      </w:r>
    </w:p>
    <w:p w14:paraId="13D077B3" w14:textId="77777777" w:rsidR="001A6394" w:rsidRPr="001A6394" w:rsidRDefault="001A6394" w:rsidP="001A6394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A6394">
        <w:rPr>
          <w:rFonts w:ascii="Times New Roman" w:hAnsi="Times New Roman" w:cs="Times New Roman"/>
          <w:sz w:val="24"/>
          <w:szCs w:val="24"/>
        </w:rPr>
        <w:t xml:space="preserve">Niazi, N.K., Bibi, I., Shahid, M., Ok, Y.S., Shaheen, S.M., Rinklebe, J., Wang, H., Murtaza, B., Islam, E., Nawaz, M.F. 2017b. Arsenic removal by Japanese oak wood biochar in aqueous solutions and well water: Investigating arsenic fate using integrated spectroscopic and microscopic techniques. </w:t>
      </w:r>
      <w:r w:rsidRPr="001A6394">
        <w:rPr>
          <w:rFonts w:ascii="Times New Roman" w:hAnsi="Times New Roman" w:cs="Times New Roman"/>
          <w:i/>
          <w:sz w:val="24"/>
          <w:szCs w:val="24"/>
        </w:rPr>
        <w:t>Science of The Total Environment</w:t>
      </w:r>
      <w:r w:rsidRPr="001A6394">
        <w:rPr>
          <w:rFonts w:ascii="Times New Roman" w:hAnsi="Times New Roman" w:cs="Times New Roman"/>
          <w:sz w:val="24"/>
          <w:szCs w:val="24"/>
        </w:rPr>
        <w:t>.</w:t>
      </w:r>
    </w:p>
    <w:p w14:paraId="4F9249A4" w14:textId="77777777" w:rsidR="001A6394" w:rsidRPr="001A6394" w:rsidRDefault="001A6394" w:rsidP="001A6394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A6394">
        <w:rPr>
          <w:rFonts w:ascii="Times New Roman" w:hAnsi="Times New Roman" w:cs="Times New Roman"/>
          <w:sz w:val="24"/>
          <w:szCs w:val="24"/>
        </w:rPr>
        <w:t xml:space="preserve">Usman, A.R., Ahmad, M., El-Mahrouky, M., Al-Omran, A., Ok, Y.S., Sallam, A.S., El-Naggar, A.H., Al-Wabel, M.I. 2016. Chemically modified biochar produced from conocarpus waste increases NO3 removal from aqueous solutions. </w:t>
      </w:r>
      <w:r w:rsidRPr="001A6394">
        <w:rPr>
          <w:rFonts w:ascii="Times New Roman" w:hAnsi="Times New Roman" w:cs="Times New Roman"/>
          <w:i/>
          <w:sz w:val="24"/>
          <w:szCs w:val="24"/>
        </w:rPr>
        <w:t>Environmental geochemistry and health</w:t>
      </w:r>
      <w:r w:rsidRPr="001A6394">
        <w:rPr>
          <w:rFonts w:ascii="Times New Roman" w:hAnsi="Times New Roman" w:cs="Times New Roman"/>
          <w:sz w:val="24"/>
          <w:szCs w:val="24"/>
        </w:rPr>
        <w:t xml:space="preserve">, </w:t>
      </w:r>
      <w:r w:rsidRPr="001A6394">
        <w:rPr>
          <w:rFonts w:ascii="Times New Roman" w:hAnsi="Times New Roman" w:cs="Times New Roman"/>
          <w:b/>
          <w:sz w:val="24"/>
          <w:szCs w:val="24"/>
        </w:rPr>
        <w:t>38</w:t>
      </w:r>
      <w:r w:rsidRPr="001A6394">
        <w:rPr>
          <w:rFonts w:ascii="Times New Roman" w:hAnsi="Times New Roman" w:cs="Times New Roman"/>
          <w:sz w:val="24"/>
          <w:szCs w:val="24"/>
        </w:rPr>
        <w:t>(2), 511-521.</w:t>
      </w:r>
    </w:p>
    <w:p w14:paraId="25826442" w14:textId="77777777" w:rsidR="001A6394" w:rsidRPr="001A6394" w:rsidRDefault="001A6394" w:rsidP="001A6394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A6394">
        <w:rPr>
          <w:rFonts w:ascii="Times New Roman" w:hAnsi="Times New Roman" w:cs="Times New Roman"/>
          <w:sz w:val="24"/>
          <w:szCs w:val="24"/>
        </w:rPr>
        <w:t xml:space="preserve">Wang, C., Wang, T., Li, W., Yan, J., Li, Z., Ahmad, R., Herath, S.K., Zhu, N. 2014. Adsorption of deoxyribonucleic acid (DNA) by willow wood biochars produced at different pyrolysis temperatures. </w:t>
      </w:r>
      <w:r w:rsidRPr="001A6394">
        <w:rPr>
          <w:rFonts w:ascii="Times New Roman" w:hAnsi="Times New Roman" w:cs="Times New Roman"/>
          <w:i/>
          <w:sz w:val="24"/>
          <w:szCs w:val="24"/>
        </w:rPr>
        <w:t>Biology and fertility of soils</w:t>
      </w:r>
      <w:r w:rsidRPr="001A6394">
        <w:rPr>
          <w:rFonts w:ascii="Times New Roman" w:hAnsi="Times New Roman" w:cs="Times New Roman"/>
          <w:sz w:val="24"/>
          <w:szCs w:val="24"/>
        </w:rPr>
        <w:t xml:space="preserve">, </w:t>
      </w:r>
      <w:r w:rsidRPr="001A6394">
        <w:rPr>
          <w:rFonts w:ascii="Times New Roman" w:hAnsi="Times New Roman" w:cs="Times New Roman"/>
          <w:b/>
          <w:sz w:val="24"/>
          <w:szCs w:val="24"/>
        </w:rPr>
        <w:t>50</w:t>
      </w:r>
      <w:r w:rsidRPr="001A6394">
        <w:rPr>
          <w:rFonts w:ascii="Times New Roman" w:hAnsi="Times New Roman" w:cs="Times New Roman"/>
          <w:sz w:val="24"/>
          <w:szCs w:val="24"/>
        </w:rPr>
        <w:t>(1), 87-94.</w:t>
      </w:r>
    </w:p>
    <w:p w14:paraId="7DDA77AB" w14:textId="77777777" w:rsidR="001A6394" w:rsidRPr="001A6394" w:rsidRDefault="001A6394" w:rsidP="001A6394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A6394">
        <w:rPr>
          <w:rFonts w:ascii="Times New Roman" w:hAnsi="Times New Roman" w:cs="Times New Roman"/>
          <w:sz w:val="24"/>
          <w:szCs w:val="24"/>
        </w:rPr>
        <w:t xml:space="preserve">Yang, H.I., Lou, K., Rajapaksha, A.U., Ok, Y.S., Anyia, A.O., Chang, S.X. 2017. Adsorption of ammonium in aqueous solutions by pine sawdust and wheat straw biochars. </w:t>
      </w:r>
      <w:r w:rsidRPr="001A6394">
        <w:rPr>
          <w:rFonts w:ascii="Times New Roman" w:hAnsi="Times New Roman" w:cs="Times New Roman"/>
          <w:i/>
          <w:sz w:val="24"/>
          <w:szCs w:val="24"/>
        </w:rPr>
        <w:t>Environmental Science and Pollution Research</w:t>
      </w:r>
      <w:r w:rsidRPr="001A6394">
        <w:rPr>
          <w:rFonts w:ascii="Times New Roman" w:hAnsi="Times New Roman" w:cs="Times New Roman"/>
          <w:sz w:val="24"/>
          <w:szCs w:val="24"/>
        </w:rPr>
        <w:t>, 1-10.</w:t>
      </w:r>
    </w:p>
    <w:p w14:paraId="173571A0" w14:textId="77777777" w:rsidR="001A6394" w:rsidRPr="001A6394" w:rsidRDefault="001A6394" w:rsidP="001A6394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A6394">
        <w:rPr>
          <w:rFonts w:ascii="Times New Roman" w:hAnsi="Times New Roman" w:cs="Times New Roman"/>
          <w:sz w:val="24"/>
          <w:szCs w:val="24"/>
        </w:rPr>
        <w:t xml:space="preserve">Yu, T., Zeng, C., Ye, M., Shao, Y. 2013. The adsorption of Sb (III) in aqueous solution by Fe2O3-modified carbon nanotubes. </w:t>
      </w:r>
      <w:r w:rsidRPr="001A6394">
        <w:rPr>
          <w:rFonts w:ascii="Times New Roman" w:hAnsi="Times New Roman" w:cs="Times New Roman"/>
          <w:i/>
          <w:sz w:val="24"/>
          <w:szCs w:val="24"/>
        </w:rPr>
        <w:t>Water Science and Technology</w:t>
      </w:r>
      <w:r w:rsidRPr="001A6394">
        <w:rPr>
          <w:rFonts w:ascii="Times New Roman" w:hAnsi="Times New Roman" w:cs="Times New Roman"/>
          <w:sz w:val="24"/>
          <w:szCs w:val="24"/>
        </w:rPr>
        <w:t xml:space="preserve">, </w:t>
      </w:r>
      <w:r w:rsidRPr="001A6394">
        <w:rPr>
          <w:rFonts w:ascii="Times New Roman" w:hAnsi="Times New Roman" w:cs="Times New Roman"/>
          <w:b/>
          <w:sz w:val="24"/>
          <w:szCs w:val="24"/>
        </w:rPr>
        <w:t>68</w:t>
      </w:r>
      <w:r w:rsidRPr="001A6394">
        <w:rPr>
          <w:rFonts w:ascii="Times New Roman" w:hAnsi="Times New Roman" w:cs="Times New Roman"/>
          <w:sz w:val="24"/>
          <w:szCs w:val="24"/>
        </w:rPr>
        <w:t>(3), 658-664.</w:t>
      </w:r>
    </w:p>
    <w:p w14:paraId="0B572E19" w14:textId="77777777" w:rsidR="001A6394" w:rsidRPr="001A6394" w:rsidRDefault="001A6394" w:rsidP="001A6394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A6394">
        <w:rPr>
          <w:rFonts w:ascii="Times New Roman" w:hAnsi="Times New Roman" w:cs="Times New Roman"/>
          <w:sz w:val="24"/>
          <w:szCs w:val="24"/>
        </w:rPr>
        <w:t xml:space="preserve">Zhang, F., Wang, X., Xionghui, J., Ma, L. 2016. Efficient arsenate removal by magnetite-modified water hyacinth biochar. </w:t>
      </w:r>
      <w:r w:rsidRPr="001A6394">
        <w:rPr>
          <w:rFonts w:ascii="Times New Roman" w:hAnsi="Times New Roman" w:cs="Times New Roman"/>
          <w:i/>
          <w:sz w:val="24"/>
          <w:szCs w:val="24"/>
        </w:rPr>
        <w:t>Environmental Pollution</w:t>
      </w:r>
      <w:r w:rsidRPr="001A6394">
        <w:rPr>
          <w:rFonts w:ascii="Times New Roman" w:hAnsi="Times New Roman" w:cs="Times New Roman"/>
          <w:sz w:val="24"/>
          <w:szCs w:val="24"/>
        </w:rPr>
        <w:t xml:space="preserve">, </w:t>
      </w:r>
      <w:r w:rsidRPr="001A6394">
        <w:rPr>
          <w:rFonts w:ascii="Times New Roman" w:hAnsi="Times New Roman" w:cs="Times New Roman"/>
          <w:b/>
          <w:sz w:val="24"/>
          <w:szCs w:val="24"/>
        </w:rPr>
        <w:t>216</w:t>
      </w:r>
      <w:r w:rsidRPr="001A6394">
        <w:rPr>
          <w:rFonts w:ascii="Times New Roman" w:hAnsi="Times New Roman" w:cs="Times New Roman"/>
          <w:sz w:val="24"/>
          <w:szCs w:val="24"/>
        </w:rPr>
        <w:t>, 575-583.</w:t>
      </w:r>
    </w:p>
    <w:p w14:paraId="5009381C" w14:textId="77777777" w:rsidR="001A6394" w:rsidRPr="001A6394" w:rsidRDefault="001A6394" w:rsidP="001A6394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A6394">
        <w:rPr>
          <w:rFonts w:ascii="Times New Roman" w:hAnsi="Times New Roman" w:cs="Times New Roman"/>
          <w:sz w:val="24"/>
          <w:szCs w:val="24"/>
        </w:rPr>
        <w:t xml:space="preserve">Zhou, Z., Liu, Y.-g., Liu, S.-b., Liu, H.-y., Zeng, G.-m., Tan, X.-f., Yang, C.-p., Ding, Y., Yan, Z.-l., Cai, X.-x. 2017. Sorption performance and mechanisms of arsenic (V) removal by magnetic gelatin-modified biochar. </w:t>
      </w:r>
      <w:r w:rsidRPr="001A6394">
        <w:rPr>
          <w:rFonts w:ascii="Times New Roman" w:hAnsi="Times New Roman" w:cs="Times New Roman"/>
          <w:i/>
          <w:sz w:val="24"/>
          <w:szCs w:val="24"/>
        </w:rPr>
        <w:t>Chemical Engineering Journal</w:t>
      </w:r>
      <w:r w:rsidRPr="001A6394">
        <w:rPr>
          <w:rFonts w:ascii="Times New Roman" w:hAnsi="Times New Roman" w:cs="Times New Roman"/>
          <w:sz w:val="24"/>
          <w:szCs w:val="24"/>
        </w:rPr>
        <w:t xml:space="preserve">, </w:t>
      </w:r>
      <w:r w:rsidRPr="001A6394">
        <w:rPr>
          <w:rFonts w:ascii="Times New Roman" w:hAnsi="Times New Roman" w:cs="Times New Roman"/>
          <w:b/>
          <w:sz w:val="24"/>
          <w:szCs w:val="24"/>
        </w:rPr>
        <w:t>314</w:t>
      </w:r>
      <w:r w:rsidRPr="001A6394">
        <w:rPr>
          <w:rFonts w:ascii="Times New Roman" w:hAnsi="Times New Roman" w:cs="Times New Roman"/>
          <w:sz w:val="24"/>
          <w:szCs w:val="24"/>
        </w:rPr>
        <w:t>, 223-231.</w:t>
      </w:r>
    </w:p>
    <w:p w14:paraId="49186E5B" w14:textId="794B1247" w:rsidR="00652275" w:rsidRPr="001A6394" w:rsidRDefault="006E58BA" w:rsidP="001A639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A6394">
        <w:rPr>
          <w:rFonts w:ascii="Times New Roman" w:hAnsi="Times New Roman" w:cs="Times New Roman"/>
          <w:sz w:val="24"/>
          <w:szCs w:val="24"/>
        </w:rPr>
        <w:lastRenderedPageBreak/>
        <w:fldChar w:fldCharType="end"/>
      </w:r>
    </w:p>
    <w:sectPr w:rsidR="00652275" w:rsidRPr="001A6394" w:rsidSect="006E58BA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DengXian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2A46FF6"/>
    <w:multiLevelType w:val="multilevel"/>
    <w:tmpl w:val="0409001F"/>
    <w:styleLink w:val="Style1"/>
    <w:lvl w:ilvl="0">
      <w:start w:val="4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043051BC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 w15:restartNumberingAfterBreak="0">
    <w:nsid w:val="198E2490"/>
    <w:multiLevelType w:val="hybridMultilevel"/>
    <w:tmpl w:val="E0E8B38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EDF05A9"/>
    <w:multiLevelType w:val="multilevel"/>
    <w:tmpl w:val="0409001F"/>
    <w:numStyleLink w:val="Style1"/>
  </w:abstractNum>
  <w:abstractNum w:abstractNumId="4" w15:restartNumberingAfterBreak="0">
    <w:nsid w:val="24B9138E"/>
    <w:multiLevelType w:val="hybridMultilevel"/>
    <w:tmpl w:val="BCC8CE56"/>
    <w:lvl w:ilvl="0" w:tplc="1409000F">
      <w:start w:val="1"/>
      <w:numFmt w:val="decimal"/>
      <w:lvlText w:val="%1."/>
      <w:lvlJc w:val="left"/>
      <w:pPr>
        <w:ind w:left="720" w:hanging="360"/>
      </w:p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A290116"/>
    <w:multiLevelType w:val="hybridMultilevel"/>
    <w:tmpl w:val="A4C6A85A"/>
    <w:lvl w:ilvl="0" w:tplc="1AC65CA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F3E4139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952E8E7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5B38017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4142EB6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B66EBA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195E836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96EC43A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146A68D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6" w15:restartNumberingAfterBreak="0">
    <w:nsid w:val="43E56D35"/>
    <w:multiLevelType w:val="multilevel"/>
    <w:tmpl w:val="0409001F"/>
    <w:numStyleLink w:val="Style1"/>
  </w:abstractNum>
  <w:num w:numId="1">
    <w:abstractNumId w:val="1"/>
  </w:num>
  <w:num w:numId="2">
    <w:abstractNumId w:val="2"/>
  </w:num>
  <w:num w:numId="3">
    <w:abstractNumId w:val="6"/>
  </w:num>
  <w:num w:numId="4">
    <w:abstractNumId w:val="0"/>
  </w:num>
  <w:num w:numId="5">
    <w:abstractNumId w:val="3"/>
  </w:num>
  <w:num w:numId="6">
    <w:abstractNumId w:val="5"/>
  </w:num>
  <w:num w:numId="7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bordersDoNotSurroundHeader/>
  <w:bordersDoNotSurroundFooter/>
  <w:defaultTabStop w:val="800"/>
  <w:displayHorizontalDrawingGridEvery w:val="0"/>
  <w:displayVerticalDrawingGridEvery w:val="2"/>
  <w:noPunctuationKerning/>
  <w:characterSpacingControl w:val="doNotCompress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Bioresource Tech&lt;/Style&gt;&lt;LeftDelim&gt;{&lt;/LeftDelim&gt;&lt;RightDelim&gt;}&lt;/RightDelim&gt;&lt;FontName&gt;맑은 고딕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2pf0zev1ewadwew5ze5vwvpdfddx9vaz5fr&quot;&gt;A. My EndNote Library&lt;record-ids&gt;&lt;item&gt;3&lt;/item&gt;&lt;item&gt;4&lt;/item&gt;&lt;item&gt;5&lt;/item&gt;&lt;item&gt;6&lt;/item&gt;&lt;item&gt;7&lt;/item&gt;&lt;item&gt;9&lt;/item&gt;&lt;item&gt;10&lt;/item&gt;&lt;item&gt;13&lt;/item&gt;&lt;item&gt;14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1&lt;/item&gt;&lt;item&gt;32&lt;/item&gt;&lt;item&gt;45&lt;/item&gt;&lt;item&gt;52&lt;/item&gt;&lt;item&gt;183&lt;/item&gt;&lt;item&gt;186&lt;/item&gt;&lt;item&gt;187&lt;/item&gt;&lt;item&gt;188&lt;/item&gt;&lt;item&gt;261&lt;/item&gt;&lt;/record-ids&gt;&lt;/item&gt;&lt;/Libraries&gt;"/>
  </w:docVars>
  <w:rsids>
    <w:rsidRoot w:val="00652275"/>
    <w:rsid w:val="00183263"/>
    <w:rsid w:val="001A6394"/>
    <w:rsid w:val="001D12E7"/>
    <w:rsid w:val="00233755"/>
    <w:rsid w:val="002B30D5"/>
    <w:rsid w:val="003738DC"/>
    <w:rsid w:val="00406286"/>
    <w:rsid w:val="0043371B"/>
    <w:rsid w:val="00481A34"/>
    <w:rsid w:val="004B480B"/>
    <w:rsid w:val="00532765"/>
    <w:rsid w:val="00556D6D"/>
    <w:rsid w:val="00652275"/>
    <w:rsid w:val="006E58BA"/>
    <w:rsid w:val="00762A98"/>
    <w:rsid w:val="0079330C"/>
    <w:rsid w:val="007C4F01"/>
    <w:rsid w:val="008E0DA6"/>
    <w:rsid w:val="00933562"/>
    <w:rsid w:val="00AC2770"/>
    <w:rsid w:val="00AF0BEB"/>
    <w:rsid w:val="00AF3773"/>
    <w:rsid w:val="00B828AA"/>
    <w:rsid w:val="00C36B8F"/>
    <w:rsid w:val="00C77204"/>
    <w:rsid w:val="00CA4E75"/>
    <w:rsid w:val="00D80360"/>
    <w:rsid w:val="00DB201C"/>
    <w:rsid w:val="00DF2D84"/>
    <w:rsid w:val="00E2688C"/>
    <w:rsid w:val="00E45750"/>
    <w:rsid w:val="00EA71C5"/>
    <w:rsid w:val="00F82C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A44F1C5"/>
  <w15:docId w15:val="{8B0825BD-74BA-4F95-9270-F83763D1062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EastAsia" w:hAnsi="Times New Roman" w:cs="Times New Roman"/>
        <w:kern w:val="2"/>
        <w:sz w:val="24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52275"/>
    <w:pPr>
      <w:jc w:val="left"/>
    </w:pPr>
    <w:rPr>
      <w:rFonts w:asciiTheme="minorHAnsi" w:hAnsiTheme="minorHAnsi" w:cstheme="minorBidi"/>
      <w:kern w:val="0"/>
      <w:sz w:val="22"/>
      <w:lang w:eastAsia="zh-CN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43371B"/>
    <w:pPr>
      <w:keepNext/>
      <w:keepLines/>
      <w:widowControl w:val="0"/>
      <w:wordWrap w:val="0"/>
      <w:autoSpaceDE w:val="0"/>
      <w:autoSpaceDN w:val="0"/>
      <w:spacing w:before="240" w:after="0" w:line="480" w:lineRule="auto"/>
      <w:jc w:val="both"/>
      <w:outlineLvl w:val="0"/>
    </w:pPr>
    <w:rPr>
      <w:rFonts w:ascii="Times New Roman" w:eastAsiaTheme="majorEastAsia" w:hAnsi="Times New Roman" w:cs="Times New Roman"/>
      <w:b/>
      <w:sz w:val="24"/>
      <w:szCs w:val="24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43371B"/>
    <w:pPr>
      <w:keepNext/>
      <w:keepLines/>
      <w:widowControl w:val="0"/>
      <w:wordWrap w:val="0"/>
      <w:autoSpaceDE w:val="0"/>
      <w:autoSpaceDN w:val="0"/>
      <w:spacing w:before="40" w:after="40" w:line="360" w:lineRule="auto"/>
      <w:jc w:val="both"/>
      <w:outlineLvl w:val="1"/>
    </w:pPr>
    <w:rPr>
      <w:rFonts w:ascii="Times New Roman" w:eastAsiaTheme="majorEastAsia" w:hAnsi="Times New Roman" w:cstheme="majorBidi"/>
      <w:i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3371B"/>
    <w:pPr>
      <w:keepNext/>
      <w:keepLines/>
      <w:spacing w:before="40" w:after="0"/>
      <w:outlineLvl w:val="2"/>
    </w:pPr>
    <w:rPr>
      <w:rFonts w:ascii="Times New Roman" w:eastAsiaTheme="majorEastAsia" w:hAnsi="Times New Roman" w:cstheme="majorBidi"/>
      <w:i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652275"/>
    <w:rPr>
      <w:color w:val="0000FF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43371B"/>
    <w:rPr>
      <w:rFonts w:eastAsiaTheme="majorEastAsia"/>
      <w:b/>
      <w:kern w:val="0"/>
      <w:szCs w:val="24"/>
      <w:lang w:eastAsia="zh-CN"/>
    </w:rPr>
  </w:style>
  <w:style w:type="character" w:customStyle="1" w:styleId="Heading2Char">
    <w:name w:val="Heading 2 Char"/>
    <w:basedOn w:val="DefaultParagraphFont"/>
    <w:link w:val="Heading2"/>
    <w:uiPriority w:val="9"/>
    <w:rsid w:val="0043371B"/>
    <w:rPr>
      <w:rFonts w:eastAsiaTheme="majorEastAsia" w:cstheme="majorBidi"/>
      <w:i/>
      <w:kern w:val="0"/>
      <w:szCs w:val="26"/>
      <w:lang w:eastAsia="zh-CN"/>
    </w:rPr>
  </w:style>
  <w:style w:type="character" w:customStyle="1" w:styleId="Heading3Char">
    <w:name w:val="Heading 3 Char"/>
    <w:basedOn w:val="DefaultParagraphFont"/>
    <w:link w:val="Heading3"/>
    <w:uiPriority w:val="9"/>
    <w:rsid w:val="0043371B"/>
    <w:rPr>
      <w:rFonts w:eastAsiaTheme="majorEastAsia" w:cstheme="majorBidi"/>
      <w:i/>
      <w:kern w:val="0"/>
      <w:szCs w:val="24"/>
      <w:lang w:eastAsia="zh-CN"/>
    </w:rPr>
  </w:style>
  <w:style w:type="paragraph" w:styleId="ListParagraph">
    <w:name w:val="List Paragraph"/>
    <w:basedOn w:val="Normal"/>
    <w:uiPriority w:val="34"/>
    <w:qFormat/>
    <w:rsid w:val="0043371B"/>
    <w:pPr>
      <w:spacing w:after="200" w:line="276" w:lineRule="auto"/>
      <w:ind w:left="720"/>
      <w:contextualSpacing/>
    </w:pPr>
    <w:rPr>
      <w:lang w:eastAsia="ko-KR"/>
    </w:rPr>
  </w:style>
  <w:style w:type="paragraph" w:styleId="Header">
    <w:name w:val="header"/>
    <w:basedOn w:val="Normal"/>
    <w:link w:val="HeaderChar"/>
    <w:uiPriority w:val="99"/>
    <w:unhideWhenUsed/>
    <w:rsid w:val="0043371B"/>
    <w:pPr>
      <w:pBdr>
        <w:bottom w:val="single" w:sz="6" w:space="1" w:color="auto"/>
      </w:pBdr>
      <w:tabs>
        <w:tab w:val="center" w:pos="4513"/>
        <w:tab w:val="right" w:pos="902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43371B"/>
    <w:rPr>
      <w:rFonts w:asciiTheme="minorHAnsi" w:hAnsiTheme="minorHAnsi" w:cstheme="minorBidi"/>
      <w:kern w:val="0"/>
      <w:sz w:val="18"/>
      <w:szCs w:val="18"/>
      <w:lang w:eastAsia="zh-CN"/>
    </w:rPr>
  </w:style>
  <w:style w:type="paragraph" w:styleId="Footer">
    <w:name w:val="footer"/>
    <w:basedOn w:val="Normal"/>
    <w:link w:val="FooterChar"/>
    <w:uiPriority w:val="99"/>
    <w:unhideWhenUsed/>
    <w:rsid w:val="0043371B"/>
    <w:pPr>
      <w:tabs>
        <w:tab w:val="center" w:pos="4513"/>
        <w:tab w:val="right" w:pos="9026"/>
      </w:tabs>
      <w:snapToGrid w:val="0"/>
      <w:spacing w:line="240" w:lineRule="auto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43371B"/>
    <w:rPr>
      <w:rFonts w:asciiTheme="minorHAnsi" w:hAnsiTheme="minorHAnsi" w:cstheme="minorBidi"/>
      <w:kern w:val="0"/>
      <w:sz w:val="18"/>
      <w:szCs w:val="18"/>
      <w:lang w:eastAsia="zh-CN"/>
    </w:rPr>
  </w:style>
  <w:style w:type="table" w:styleId="TableGrid">
    <w:name w:val="Table Grid"/>
    <w:basedOn w:val="TableNormal"/>
    <w:uiPriority w:val="39"/>
    <w:rsid w:val="0043371B"/>
    <w:pPr>
      <w:spacing w:after="0" w:line="240" w:lineRule="auto"/>
      <w:jc w:val="left"/>
    </w:pPr>
    <w:rPr>
      <w:rFonts w:asciiTheme="minorHAnsi" w:hAnsiTheme="minorHAnsi" w:cstheme="minorBidi"/>
      <w:kern w:val="0"/>
      <w:sz w:val="22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43371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3371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3371B"/>
    <w:rPr>
      <w:rFonts w:ascii="Segoe UI" w:hAnsi="Segoe UI" w:cs="Segoe UI"/>
      <w:kern w:val="0"/>
      <w:sz w:val="18"/>
      <w:szCs w:val="18"/>
      <w:lang w:eastAsia="zh-CN"/>
    </w:rPr>
  </w:style>
  <w:style w:type="numbering" w:customStyle="1" w:styleId="Style1">
    <w:name w:val="Style1"/>
    <w:uiPriority w:val="99"/>
    <w:rsid w:val="0043371B"/>
    <w:pPr>
      <w:numPr>
        <w:numId w:val="4"/>
      </w:numPr>
    </w:pPr>
  </w:style>
  <w:style w:type="character" w:styleId="FollowedHyperlink">
    <w:name w:val="FollowedHyperlink"/>
    <w:basedOn w:val="DefaultParagraphFont"/>
    <w:uiPriority w:val="99"/>
    <w:semiHidden/>
    <w:unhideWhenUsed/>
    <w:rsid w:val="0043371B"/>
    <w:rPr>
      <w:color w:val="954F72"/>
      <w:u w:val="single"/>
    </w:rPr>
  </w:style>
  <w:style w:type="paragraph" w:customStyle="1" w:styleId="font0">
    <w:name w:val="font0"/>
    <w:basedOn w:val="Normal"/>
    <w:rsid w:val="0043371B"/>
    <w:pPr>
      <w:spacing w:before="100" w:beforeAutospacing="1" w:after="100" w:afterAutospacing="1" w:line="240" w:lineRule="auto"/>
    </w:pPr>
    <w:rPr>
      <w:rFonts w:ascii="Calibri" w:eastAsia="Times New Roman" w:hAnsi="Calibri" w:cs="Calibri"/>
      <w:color w:val="000000"/>
      <w:lang w:eastAsia="ko-KR"/>
    </w:rPr>
  </w:style>
  <w:style w:type="paragraph" w:customStyle="1" w:styleId="font5">
    <w:name w:val="font5"/>
    <w:basedOn w:val="Normal"/>
    <w:rsid w:val="0043371B"/>
    <w:pPr>
      <w:spacing w:before="100" w:beforeAutospacing="1" w:after="100" w:afterAutospacing="1" w:line="240" w:lineRule="auto"/>
    </w:pPr>
    <w:rPr>
      <w:rFonts w:ascii="Calibri" w:eastAsia="Times New Roman" w:hAnsi="Calibri" w:cs="Calibri"/>
      <w:color w:val="000000"/>
      <w:lang w:eastAsia="ko-KR"/>
    </w:rPr>
  </w:style>
  <w:style w:type="paragraph" w:customStyle="1" w:styleId="font6">
    <w:name w:val="font6"/>
    <w:basedOn w:val="Normal"/>
    <w:rsid w:val="0043371B"/>
    <w:pPr>
      <w:spacing w:before="100" w:beforeAutospacing="1" w:after="100" w:afterAutospacing="1" w:line="240" w:lineRule="auto"/>
    </w:pPr>
    <w:rPr>
      <w:rFonts w:ascii="Calibri" w:eastAsia="Times New Roman" w:hAnsi="Calibri" w:cs="Calibri"/>
      <w:color w:val="000000"/>
      <w:lang w:eastAsia="ko-KR"/>
    </w:rPr>
  </w:style>
  <w:style w:type="paragraph" w:customStyle="1" w:styleId="font7">
    <w:name w:val="font7"/>
    <w:basedOn w:val="Normal"/>
    <w:rsid w:val="0043371B"/>
    <w:pPr>
      <w:spacing w:before="100" w:beforeAutospacing="1" w:after="100" w:afterAutospacing="1" w:line="240" w:lineRule="auto"/>
    </w:pPr>
    <w:rPr>
      <w:rFonts w:ascii="Calibri" w:eastAsia="Times New Roman" w:hAnsi="Calibri" w:cs="Calibri"/>
      <w:color w:val="000000"/>
      <w:lang w:eastAsia="ko-KR"/>
    </w:rPr>
  </w:style>
  <w:style w:type="paragraph" w:customStyle="1" w:styleId="font8">
    <w:name w:val="font8"/>
    <w:basedOn w:val="Normal"/>
    <w:rsid w:val="0043371B"/>
    <w:pPr>
      <w:spacing w:before="100" w:beforeAutospacing="1" w:after="100" w:afterAutospacing="1" w:line="240" w:lineRule="auto"/>
    </w:pPr>
    <w:rPr>
      <w:rFonts w:ascii="Calibri" w:eastAsia="Times New Roman" w:hAnsi="Calibri" w:cs="Calibri"/>
      <w:color w:val="000000"/>
      <w:lang w:eastAsia="ko-KR"/>
    </w:rPr>
  </w:style>
  <w:style w:type="paragraph" w:customStyle="1" w:styleId="xl63">
    <w:name w:val="xl63"/>
    <w:basedOn w:val="Normal"/>
    <w:rsid w:val="0043371B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ko-KR"/>
    </w:rPr>
  </w:style>
  <w:style w:type="paragraph" w:customStyle="1" w:styleId="xl64">
    <w:name w:val="xl64"/>
    <w:basedOn w:val="Normal"/>
    <w:rsid w:val="0043371B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8CBAC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ko-KR"/>
    </w:rPr>
  </w:style>
  <w:style w:type="paragraph" w:customStyle="1" w:styleId="xl65">
    <w:name w:val="xl65"/>
    <w:basedOn w:val="Normal"/>
    <w:rsid w:val="0043371B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A9D18D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ko-KR"/>
    </w:rPr>
  </w:style>
  <w:style w:type="paragraph" w:customStyle="1" w:styleId="xl66">
    <w:name w:val="xl66"/>
    <w:basedOn w:val="Normal"/>
    <w:rsid w:val="0043371B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ko-KR"/>
    </w:rPr>
  </w:style>
  <w:style w:type="paragraph" w:customStyle="1" w:styleId="xl67">
    <w:name w:val="xl67"/>
    <w:basedOn w:val="Normal"/>
    <w:rsid w:val="0043371B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4B082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ko-KR"/>
    </w:rPr>
  </w:style>
  <w:style w:type="paragraph" w:customStyle="1" w:styleId="xl68">
    <w:name w:val="xl68"/>
    <w:basedOn w:val="Normal"/>
    <w:rsid w:val="0043371B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ko-KR"/>
    </w:rPr>
  </w:style>
  <w:style w:type="paragraph" w:customStyle="1" w:styleId="xl69">
    <w:name w:val="xl69"/>
    <w:basedOn w:val="Normal"/>
    <w:rsid w:val="0043371B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ko-KR"/>
    </w:rPr>
  </w:style>
  <w:style w:type="paragraph" w:customStyle="1" w:styleId="xl70">
    <w:name w:val="xl70"/>
    <w:basedOn w:val="Normal"/>
    <w:rsid w:val="0043371B"/>
    <w:pPr>
      <w:shd w:val="clear" w:color="000000" w:fill="FFFFFF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ko-KR"/>
    </w:rPr>
  </w:style>
  <w:style w:type="paragraph" w:customStyle="1" w:styleId="xl71">
    <w:name w:val="xl71"/>
    <w:basedOn w:val="Normal"/>
    <w:rsid w:val="0043371B"/>
    <w:pPr>
      <w:shd w:val="clear" w:color="000000" w:fill="FFFFFF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ko-KR"/>
    </w:rPr>
  </w:style>
  <w:style w:type="paragraph" w:customStyle="1" w:styleId="xl72">
    <w:name w:val="xl72"/>
    <w:basedOn w:val="Normal"/>
    <w:rsid w:val="0043371B"/>
    <w:pPr>
      <w:pBdr>
        <w:top w:val="single" w:sz="4" w:space="0" w:color="auto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ko-KR"/>
    </w:rPr>
  </w:style>
  <w:style w:type="paragraph" w:customStyle="1" w:styleId="xl73">
    <w:name w:val="xl73"/>
    <w:basedOn w:val="Normal"/>
    <w:rsid w:val="0043371B"/>
    <w:pPr>
      <w:pBdr>
        <w:top w:val="single" w:sz="4" w:space="0" w:color="auto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i/>
      <w:iCs/>
      <w:sz w:val="24"/>
      <w:szCs w:val="24"/>
      <w:lang w:eastAsia="ko-KR"/>
    </w:rPr>
  </w:style>
  <w:style w:type="paragraph" w:customStyle="1" w:styleId="xl74">
    <w:name w:val="xl74"/>
    <w:basedOn w:val="Normal"/>
    <w:rsid w:val="0043371B"/>
    <w:pPr>
      <w:pBdr>
        <w:top w:val="single" w:sz="4" w:space="0" w:color="auto"/>
        <w:bottom w:val="single" w:sz="4" w:space="0" w:color="auto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ko-KR"/>
    </w:rPr>
  </w:style>
  <w:style w:type="paragraph" w:customStyle="1" w:styleId="xl75">
    <w:name w:val="xl75"/>
    <w:basedOn w:val="Normal"/>
    <w:rsid w:val="0043371B"/>
    <w:pPr>
      <w:pBdr>
        <w:top w:val="single" w:sz="4" w:space="0" w:color="auto"/>
        <w:bottom w:val="single" w:sz="4" w:space="0" w:color="auto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b/>
      <w:bCs/>
      <w:sz w:val="24"/>
      <w:szCs w:val="24"/>
      <w:lang w:eastAsia="ko-KR"/>
    </w:rPr>
  </w:style>
  <w:style w:type="paragraph" w:customStyle="1" w:styleId="xl76">
    <w:name w:val="xl76"/>
    <w:basedOn w:val="Normal"/>
    <w:rsid w:val="0043371B"/>
    <w:pPr>
      <w:pBdr>
        <w:top w:val="single" w:sz="4" w:space="0" w:color="auto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b/>
      <w:bCs/>
      <w:sz w:val="24"/>
      <w:szCs w:val="24"/>
      <w:lang w:eastAsia="ko-KR"/>
    </w:rPr>
  </w:style>
  <w:style w:type="paragraph" w:customStyle="1" w:styleId="xl77">
    <w:name w:val="xl77"/>
    <w:basedOn w:val="Normal"/>
    <w:rsid w:val="0043371B"/>
    <w:pPr>
      <w:pBdr>
        <w:top w:val="single" w:sz="4" w:space="0" w:color="auto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ko-KR"/>
    </w:rPr>
  </w:style>
  <w:style w:type="paragraph" w:customStyle="1" w:styleId="xl78">
    <w:name w:val="xl78"/>
    <w:basedOn w:val="Normal"/>
    <w:rsid w:val="0043371B"/>
    <w:pPr>
      <w:pBdr>
        <w:bottom w:val="single" w:sz="4" w:space="0" w:color="auto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ko-KR"/>
    </w:rPr>
  </w:style>
  <w:style w:type="paragraph" w:customStyle="1" w:styleId="xl79">
    <w:name w:val="xl79"/>
    <w:basedOn w:val="Normal"/>
    <w:rsid w:val="0043371B"/>
    <w:pPr>
      <w:shd w:val="clear" w:color="000000" w:fill="FFFFFF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ko-KR"/>
    </w:rPr>
  </w:style>
  <w:style w:type="paragraph" w:customStyle="1" w:styleId="xl80">
    <w:name w:val="xl80"/>
    <w:basedOn w:val="Normal"/>
    <w:rsid w:val="0043371B"/>
    <w:pPr>
      <w:shd w:val="clear" w:color="000000" w:fill="FFFFFF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i/>
      <w:iCs/>
      <w:sz w:val="24"/>
      <w:szCs w:val="24"/>
      <w:lang w:eastAsia="ko-KR"/>
    </w:rPr>
  </w:style>
  <w:style w:type="paragraph" w:customStyle="1" w:styleId="xl81">
    <w:name w:val="xl81"/>
    <w:basedOn w:val="Normal"/>
    <w:rsid w:val="0043371B"/>
    <w:pPr>
      <w:pBdr>
        <w:top w:val="single" w:sz="4" w:space="0" w:color="auto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i/>
      <w:iCs/>
      <w:sz w:val="24"/>
      <w:szCs w:val="24"/>
      <w:lang w:eastAsia="ko-KR"/>
    </w:rPr>
  </w:style>
  <w:style w:type="paragraph" w:customStyle="1" w:styleId="xl82">
    <w:name w:val="xl82"/>
    <w:basedOn w:val="Normal"/>
    <w:rsid w:val="0043371B"/>
    <w:pPr>
      <w:shd w:val="clear" w:color="000000" w:fill="FFFFFF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ko-KR"/>
    </w:rPr>
  </w:style>
  <w:style w:type="paragraph" w:customStyle="1" w:styleId="xl83">
    <w:name w:val="xl83"/>
    <w:basedOn w:val="Normal"/>
    <w:rsid w:val="0043371B"/>
    <w:pPr>
      <w:pBdr>
        <w:top w:val="single" w:sz="4" w:space="0" w:color="auto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ko-KR"/>
    </w:rPr>
  </w:style>
  <w:style w:type="paragraph" w:customStyle="1" w:styleId="xl84">
    <w:name w:val="xl84"/>
    <w:basedOn w:val="Normal"/>
    <w:rsid w:val="0043371B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DA65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ko-KR"/>
    </w:rPr>
  </w:style>
  <w:style w:type="paragraph" w:customStyle="1" w:styleId="xl85">
    <w:name w:val="xl85"/>
    <w:basedOn w:val="Normal"/>
    <w:rsid w:val="0043371B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E799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ko-KR"/>
    </w:rPr>
  </w:style>
  <w:style w:type="paragraph" w:customStyle="1" w:styleId="xl86">
    <w:name w:val="xl86"/>
    <w:basedOn w:val="Normal"/>
    <w:rsid w:val="0043371B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8EAADC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ko-KR"/>
    </w:rPr>
  </w:style>
  <w:style w:type="paragraph" w:customStyle="1" w:styleId="xl87">
    <w:name w:val="xl87"/>
    <w:basedOn w:val="Normal"/>
    <w:rsid w:val="0043371B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3CB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ko-KR"/>
    </w:rPr>
  </w:style>
  <w:style w:type="paragraph" w:customStyle="1" w:styleId="xl88">
    <w:name w:val="xl88"/>
    <w:basedOn w:val="Normal"/>
    <w:rsid w:val="0043371B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9E2F3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ko-KR"/>
    </w:rPr>
  </w:style>
  <w:style w:type="paragraph" w:customStyle="1" w:styleId="xl89">
    <w:name w:val="xl89"/>
    <w:basedOn w:val="Normal"/>
    <w:rsid w:val="0043371B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9CC3E6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ko-KR"/>
    </w:rPr>
  </w:style>
  <w:style w:type="paragraph" w:customStyle="1" w:styleId="xl90">
    <w:name w:val="xl90"/>
    <w:basedOn w:val="Normal"/>
    <w:rsid w:val="0043371B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6DCE4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ko-KR"/>
    </w:rPr>
  </w:style>
  <w:style w:type="paragraph" w:customStyle="1" w:styleId="xl91">
    <w:name w:val="xl91"/>
    <w:basedOn w:val="Normal"/>
    <w:rsid w:val="0043371B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C5E0B2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ko-KR"/>
    </w:rPr>
  </w:style>
  <w:style w:type="paragraph" w:customStyle="1" w:styleId="xl92">
    <w:name w:val="xl92"/>
    <w:basedOn w:val="Normal"/>
    <w:rsid w:val="0043371B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ko-KR"/>
    </w:rPr>
  </w:style>
  <w:style w:type="paragraph" w:customStyle="1" w:styleId="xl93">
    <w:name w:val="xl93"/>
    <w:basedOn w:val="Normal"/>
    <w:rsid w:val="0043371B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B3C6E7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ko-KR"/>
    </w:rPr>
  </w:style>
  <w:style w:type="paragraph" w:customStyle="1" w:styleId="xl94">
    <w:name w:val="xl94"/>
    <w:basedOn w:val="Normal"/>
    <w:rsid w:val="0043371B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ACB9CA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ko-KR"/>
    </w:rPr>
  </w:style>
  <w:style w:type="paragraph" w:customStyle="1" w:styleId="xl95">
    <w:name w:val="xl95"/>
    <w:basedOn w:val="Normal"/>
    <w:rsid w:val="0043371B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C09200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ko-KR"/>
    </w:rPr>
  </w:style>
  <w:style w:type="paragraph" w:customStyle="1" w:styleId="xl96">
    <w:name w:val="xl96"/>
    <w:basedOn w:val="Normal"/>
    <w:rsid w:val="0043371B"/>
    <w:pPr>
      <w:pBdr>
        <w:top w:val="single" w:sz="4" w:space="0" w:color="auto"/>
        <w:left w:val="single" w:sz="4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ko-KR"/>
    </w:rPr>
  </w:style>
  <w:style w:type="paragraph" w:customStyle="1" w:styleId="xl97">
    <w:name w:val="xl97"/>
    <w:basedOn w:val="Normal"/>
    <w:rsid w:val="0043371B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ko-KR"/>
    </w:rPr>
  </w:style>
  <w:style w:type="paragraph" w:customStyle="1" w:styleId="xl98">
    <w:name w:val="xl98"/>
    <w:basedOn w:val="Normal"/>
    <w:rsid w:val="0043371B"/>
    <w:pPr>
      <w:pBdr>
        <w:bottom w:val="single" w:sz="4" w:space="0" w:color="auto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ko-KR"/>
    </w:rPr>
  </w:style>
  <w:style w:type="paragraph" w:customStyle="1" w:styleId="font9">
    <w:name w:val="font9"/>
    <w:basedOn w:val="Normal"/>
    <w:rsid w:val="0043371B"/>
    <w:pPr>
      <w:spacing w:before="100" w:beforeAutospacing="1" w:after="100" w:afterAutospacing="1" w:line="240" w:lineRule="auto"/>
    </w:pPr>
    <w:rPr>
      <w:rFonts w:ascii="Calibri" w:eastAsia="Times New Roman" w:hAnsi="Calibri" w:cs="Calibri"/>
      <w:color w:val="000000"/>
      <w:sz w:val="18"/>
      <w:szCs w:val="18"/>
      <w:lang w:eastAsia="ko-KR"/>
    </w:rPr>
  </w:style>
  <w:style w:type="table" w:customStyle="1" w:styleId="LightShading1">
    <w:name w:val="Light Shading1"/>
    <w:basedOn w:val="TableNormal"/>
    <w:uiPriority w:val="60"/>
    <w:rsid w:val="0043371B"/>
    <w:pPr>
      <w:spacing w:after="0" w:line="240" w:lineRule="auto"/>
      <w:jc w:val="left"/>
    </w:pPr>
    <w:rPr>
      <w:rFonts w:asciiTheme="minorHAnsi" w:hAnsiTheme="minorHAnsi" w:cstheme="minorBidi"/>
      <w:color w:val="000000" w:themeColor="text1" w:themeShade="BF"/>
      <w:kern w:val="0"/>
      <w:sz w:val="22"/>
      <w:lang w:eastAsia="zh-CN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43371B"/>
    <w:pPr>
      <w:spacing w:after="0"/>
      <w:jc w:val="center"/>
    </w:pPr>
    <w:rPr>
      <w:rFonts w:ascii="Malgun Gothic" w:eastAsia="Malgun Gothic" w:hAnsi="Malgun Gothic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3371B"/>
    <w:rPr>
      <w:rFonts w:ascii="Malgun Gothic" w:eastAsia="Malgun Gothic" w:hAnsi="Malgun Gothic" w:cs="Calibri"/>
      <w:noProof/>
      <w:kern w:val="0"/>
      <w:sz w:val="22"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43371B"/>
    <w:pPr>
      <w:spacing w:line="240" w:lineRule="auto"/>
      <w:jc w:val="both"/>
    </w:pPr>
    <w:rPr>
      <w:rFonts w:ascii="Malgun Gothic" w:eastAsia="Malgun Gothic" w:hAnsi="Malgun Gothic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3371B"/>
    <w:rPr>
      <w:rFonts w:ascii="Malgun Gothic" w:eastAsia="Malgun Gothic" w:hAnsi="Malgun Gothic" w:cs="Calibri"/>
      <w:noProof/>
      <w:kern w:val="0"/>
      <w:sz w:val="22"/>
      <w:lang w:eastAsia="zh-CN"/>
    </w:rPr>
  </w:style>
  <w:style w:type="character" w:styleId="CommentReference">
    <w:name w:val="annotation reference"/>
    <w:basedOn w:val="DefaultParagraphFont"/>
    <w:uiPriority w:val="99"/>
    <w:semiHidden/>
    <w:unhideWhenUsed/>
    <w:rsid w:val="0043371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3371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3371B"/>
    <w:rPr>
      <w:rFonts w:asciiTheme="minorHAnsi" w:hAnsiTheme="minorHAnsi" w:cstheme="minorBidi"/>
      <w:kern w:val="0"/>
      <w:sz w:val="20"/>
      <w:szCs w:val="20"/>
      <w:lang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3371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3371B"/>
    <w:rPr>
      <w:rFonts w:asciiTheme="minorHAnsi" w:hAnsiTheme="minorHAnsi" w:cstheme="minorBidi"/>
      <w:b/>
      <w:bCs/>
      <w:kern w:val="0"/>
      <w:sz w:val="20"/>
      <w:szCs w:val="20"/>
      <w:lang w:eastAsia="zh-CN"/>
    </w:rPr>
  </w:style>
  <w:style w:type="paragraph" w:styleId="Revision">
    <w:name w:val="Revision"/>
    <w:hidden/>
    <w:uiPriority w:val="99"/>
    <w:semiHidden/>
    <w:rsid w:val="0043371B"/>
    <w:pPr>
      <w:spacing w:after="0" w:line="240" w:lineRule="auto"/>
      <w:jc w:val="left"/>
    </w:pPr>
    <w:rPr>
      <w:rFonts w:asciiTheme="minorHAnsi" w:hAnsiTheme="minorHAnsi" w:cstheme="minorBidi"/>
      <w:kern w:val="0"/>
      <w:sz w:val="22"/>
      <w:lang w:eastAsia="zh-CN"/>
    </w:rPr>
  </w:style>
  <w:style w:type="paragraph" w:styleId="BodyText3">
    <w:name w:val="Body Text 3"/>
    <w:basedOn w:val="Normal"/>
    <w:link w:val="BodyText3Char"/>
    <w:uiPriority w:val="99"/>
    <w:unhideWhenUsed/>
    <w:rsid w:val="0043371B"/>
    <w:pPr>
      <w:widowControl w:val="0"/>
      <w:wordWrap w:val="0"/>
      <w:autoSpaceDE w:val="0"/>
      <w:autoSpaceDN w:val="0"/>
      <w:spacing w:after="120" w:line="240" w:lineRule="auto"/>
      <w:jc w:val="both"/>
    </w:pPr>
    <w:rPr>
      <w:rFonts w:ascii="Malgun Gothic" w:eastAsia="Malgun Gothic" w:hAnsi="Malgun Gothic" w:cs="Times New Roman"/>
      <w:kern w:val="2"/>
      <w:sz w:val="16"/>
      <w:szCs w:val="16"/>
      <w:lang w:eastAsia="ko-KR"/>
    </w:rPr>
  </w:style>
  <w:style w:type="character" w:customStyle="1" w:styleId="BodyText3Char">
    <w:name w:val="Body Text 3 Char"/>
    <w:basedOn w:val="DefaultParagraphFont"/>
    <w:link w:val="BodyText3"/>
    <w:uiPriority w:val="99"/>
    <w:rsid w:val="0043371B"/>
    <w:rPr>
      <w:rFonts w:ascii="Malgun Gothic" w:eastAsia="Malgun Gothic" w:hAnsi="Malgun Gothic"/>
      <w:sz w:val="16"/>
      <w:szCs w:val="16"/>
    </w:rPr>
  </w:style>
  <w:style w:type="character" w:styleId="SubtleEmphasis">
    <w:name w:val="Subtle Emphasis"/>
    <w:basedOn w:val="DefaultParagraphFont"/>
    <w:uiPriority w:val="19"/>
    <w:qFormat/>
    <w:rsid w:val="0043371B"/>
    <w:rPr>
      <w:i/>
      <w:iCs/>
      <w:color w:val="808080" w:themeColor="text1" w:themeTint="7F"/>
    </w:rPr>
  </w:style>
  <w:style w:type="paragraph" w:customStyle="1" w:styleId="Abstract">
    <w:name w:val="Abstract"/>
    <w:basedOn w:val="Normal"/>
    <w:rsid w:val="0043371B"/>
    <w:pPr>
      <w:widowControl w:val="0"/>
      <w:spacing w:after="0" w:line="250" w:lineRule="exact"/>
      <w:jc w:val="both"/>
    </w:pPr>
    <w:rPr>
      <w:rFonts w:ascii="Times New Roman" w:eastAsia="MS Mincho" w:hAnsi="Times New Roman" w:cs="Times New Roman"/>
      <w:kern w:val="2"/>
      <w:lang w:eastAsia="ja-JP"/>
    </w:rPr>
  </w:style>
  <w:style w:type="paragraph" w:styleId="PlainText">
    <w:name w:val="Plain Text"/>
    <w:basedOn w:val="Normal"/>
    <w:link w:val="PlainTextChar"/>
    <w:rsid w:val="0043371B"/>
    <w:pPr>
      <w:widowControl w:val="0"/>
      <w:autoSpaceDE w:val="0"/>
      <w:autoSpaceDN w:val="0"/>
      <w:adjustRightInd w:val="0"/>
      <w:spacing w:after="0" w:line="240" w:lineRule="auto"/>
      <w:jc w:val="both"/>
    </w:pPr>
    <w:rPr>
      <w:rFonts w:ascii="MS Mincho" w:eastAsia="MS Mincho" w:hAnsi="Times New Roman" w:cs="Times New Roman"/>
      <w:sz w:val="20"/>
      <w:szCs w:val="20"/>
      <w:lang w:eastAsia="ja-JP"/>
    </w:rPr>
  </w:style>
  <w:style w:type="character" w:customStyle="1" w:styleId="PlainTextChar">
    <w:name w:val="Plain Text Char"/>
    <w:basedOn w:val="DefaultParagraphFont"/>
    <w:link w:val="PlainText"/>
    <w:rsid w:val="0043371B"/>
    <w:rPr>
      <w:rFonts w:ascii="MS Mincho" w:eastAsia="MS Mincho"/>
      <w:kern w:val="0"/>
      <w:sz w:val="20"/>
      <w:szCs w:val="20"/>
      <w:lang w:eastAsia="ja-JP"/>
    </w:rPr>
  </w:style>
  <w:style w:type="character" w:styleId="LineNumber">
    <w:name w:val="line number"/>
    <w:basedOn w:val="DefaultParagraphFont"/>
    <w:uiPriority w:val="99"/>
    <w:semiHidden/>
    <w:unhideWhenUsed/>
    <w:rsid w:val="0043371B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43371B"/>
    <w:rPr>
      <w:color w:val="808080"/>
      <w:shd w:val="clear" w:color="auto" w:fill="E6E6E6"/>
    </w:rPr>
  </w:style>
  <w:style w:type="character" w:styleId="Emphasis">
    <w:name w:val="Emphasis"/>
    <w:basedOn w:val="DefaultParagraphFont"/>
    <w:uiPriority w:val="20"/>
    <w:qFormat/>
    <w:rsid w:val="0043371B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hyperlink" Target="mailto:kkim61@hanyang.ac.kr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yongsikok@korea.ac.kr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141C216-F2BC-4FC0-8926-B970137234D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1</Pages>
  <Words>6920</Words>
  <Characters>39444</Characters>
  <Application>Microsoft Office Word</Application>
  <DocSecurity>0</DocSecurity>
  <Lines>328</Lines>
  <Paragraphs>9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27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umuduni</dc:creator>
  <cp:keywords/>
  <dc:description/>
  <cp:lastModifiedBy>Laxmi S. Dharmapuri</cp:lastModifiedBy>
  <cp:revision>2</cp:revision>
  <dcterms:created xsi:type="dcterms:W3CDTF">2019-06-24T07:24:00Z</dcterms:created>
  <dcterms:modified xsi:type="dcterms:W3CDTF">2019-06-24T07:24:00Z</dcterms:modified>
</cp:coreProperties>
</file>